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747ADB7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ins w:id="0" w:author="Charlotte Devitre" w:date="2024-08-05T16:38:00Z" w16du:dateUtc="2024-08-05T23:38:00Z">
        <w:r w:rsidR="004F2B3A">
          <w:rPr>
            <w:rFonts w:ascii="Times New Roman" w:hAnsi="Times New Roman" w:cs="Times New Roman"/>
            <w:b/>
            <w:sz w:val="32"/>
            <w:lang w:val="en-GB"/>
          </w:rPr>
          <w:t xml:space="preserve"> </w:t>
        </w:r>
      </w:ins>
      <w:del w:id="1" w:author="Charlotte Devitre" w:date="2024-08-05T16:38:00Z" w16du:dateUtc="2024-08-05T23:38:00Z">
        <w:r w:rsidR="00834561">
          <w:rPr>
            <w:rFonts w:ascii="Times New Roman" w:hAnsi="Times New Roman" w:cs="Times New Roman"/>
            <w:b/>
            <w:sz w:val="32"/>
            <w:lang w:val="en-GB"/>
          </w:rPr>
          <w:delText>-</w:delText>
        </w:r>
      </w:del>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3445B196">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1D17C74E">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68158838">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D5F3233">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5784D153">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55D13FAE">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4F7BA762">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211576CF">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8-05T16:38:00Z" w16du:dateUtc="2024-08-05T23:38:00Z">
        <w:r w:rsidR="00BE014B">
          <w:rPr>
            <w:rFonts w:ascii="Times New Roman" w:hAnsi="Times New Roman" w:cs="Times New Roman"/>
            <w:b/>
            <w:color w:val="000000"/>
            <w:sz w:val="24"/>
          </w:rPr>
          <w:t xml:space="preserve"> </w:t>
        </w:r>
        <w:r w:rsidR="00BE014B" w:rsidRPr="00107BBF">
          <w:rPr>
            <w:rFonts w:ascii="Times New Roman" w:hAnsi="Times New Roman" w:cs="Times New Roman"/>
            <w:b/>
            <w:color w:val="000000"/>
            <w:sz w:val="24"/>
            <w:highlight w:val="yellow"/>
          </w:rPr>
          <w:t>(now max 500, prefer 200-300)</w:t>
        </w:r>
      </w:ins>
    </w:p>
    <w:p w14:paraId="0D1EDFC9" w14:textId="7E69B58C"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3" w:name="_Hlk164077167"/>
      <w:r w:rsidRPr="00B90F91">
        <w:rPr>
          <w:rFonts w:ascii="Times New Roman" w:hAnsi="Times New Roman" w:cs="Times New Roman"/>
          <w:color w:val="000000"/>
          <w:sz w:val="24"/>
          <w:lang w:val="en-GB"/>
        </w:rPr>
        <w:t>Rapid-response petrological monitoring is a major advance for volcano observatories</w:t>
      </w:r>
      <w:ins w:id="4" w:author="Charlotte Devitre" w:date="2024-08-05T16:38:00Z" w16du:dateUtc="2024-08-05T23:38:00Z">
        <w:r w:rsidR="007C2DC1">
          <w:rPr>
            <w:rFonts w:ascii="Times New Roman" w:hAnsi="Times New Roman" w:cs="Times New Roman"/>
            <w:color w:val="000000"/>
            <w:sz w:val="24"/>
            <w:lang w:val="en-GB"/>
          </w:rPr>
          <w:t>, allowing them</w:t>
        </w:r>
      </w:ins>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ins w:id="5" w:author="Charlotte Devitre" w:date="2024-08-05T16:38:00Z" w16du:dateUtc="2024-08-05T23:38:00Z">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w:t>
        </w:r>
      </w:ins>
      <w:del w:id="6" w:author="Charlotte Devitre" w:date="2024-08-05T16:38:00Z" w16du:dateUtc="2024-08-05T23:38:00Z">
        <w:r w:rsidRPr="00B90F91">
          <w:rPr>
            <w:rFonts w:ascii="Times New Roman" w:hAnsi="Times New Roman" w:cs="Times New Roman"/>
            <w:color w:val="000000"/>
            <w:sz w:val="24"/>
            <w:lang w:val="en-GB"/>
          </w:rPr>
          <w:delText xml:space="preserve"> that </w:delText>
        </w:r>
      </w:del>
      <w:r w:rsidRPr="00B90F91">
        <w:rPr>
          <w:rFonts w:ascii="Times New Roman" w:hAnsi="Times New Roman" w:cs="Times New Roman"/>
          <w:color w:val="000000"/>
          <w:sz w:val="24"/>
          <w:lang w:val="en-GB"/>
        </w:rPr>
        <w:t xml:space="preserve">is not currently obtainable </w:t>
      </w:r>
      <w:ins w:id="7" w:author="Charlotte Devitre" w:date="2024-08-05T16:38:00Z" w16du:dateUtc="2024-08-05T23:38: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8" w:author="Charlotte Devitre" w:date="2024-08-05T16:38:00Z" w16du:dateUtc="2024-08-05T23:38: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To address this deficiency, we performed a </w:t>
      </w:r>
      <w:ins w:id="9" w:author="Charlotte Devitre" w:date="2024-08-05T16:38:00Z" w16du:dateUtc="2024-08-05T23:38:00Z">
        <w:r w:rsidR="00D32207">
          <w:rPr>
            <w:rFonts w:ascii="Times New Roman" w:hAnsi="Times New Roman" w:cs="Times New Roman"/>
            <w:color w:val="000000"/>
            <w:sz w:val="24"/>
            <w:lang w:val="en-GB"/>
          </w:rPr>
          <w:t xml:space="preserve">near-real-time </w:t>
        </w:r>
      </w:ins>
      <w:r w:rsidRPr="00B90F91">
        <w:rPr>
          <w:rFonts w:ascii="Times New Roman" w:hAnsi="Times New Roman" w:cs="Times New Roman"/>
          <w:color w:val="000000"/>
          <w:sz w:val="24"/>
          <w:lang w:val="en-GB"/>
        </w:rPr>
        <w:t>rapid-response simulation for the September 2023 eruption of Kīlauea. We show that Raman-based fluid</w:t>
      </w:r>
      <w:ins w:id="10" w:author="Charlotte Devitre" w:date="2024-08-05T16:38:00Z" w16du:dateUtc="2024-08-05T23:38:00Z">
        <w:r w:rsidR="004F2B3A">
          <w:rPr>
            <w:rFonts w:ascii="Times New Roman" w:hAnsi="Times New Roman" w:cs="Times New Roman"/>
            <w:color w:val="000000"/>
            <w:sz w:val="24"/>
            <w:lang w:val="en-GB"/>
          </w:rPr>
          <w:t xml:space="preserve"> </w:t>
        </w:r>
      </w:ins>
      <w:del w:id="11" w:author="Charlotte Devitre" w:date="2024-08-05T16:38:00Z" w16du:dateUtc="2024-08-05T23:38: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inclusion barometry can robustly determine reservoir depths within a day of receiving samples - a transformative timescale </w:t>
      </w:r>
      <w:del w:id="12" w:author="Charlotte Devitre" w:date="2024-08-05T16:38:00Z" w16du:dateUtc="2024-08-05T23:38:00Z">
        <w:r w:rsidRPr="00B90F91">
          <w:rPr>
            <w:rFonts w:ascii="Times New Roman" w:hAnsi="Times New Roman" w:cs="Times New Roman"/>
            <w:color w:val="000000"/>
            <w:sz w:val="24"/>
            <w:lang w:val="en-GB"/>
          </w:rPr>
          <w:delText xml:space="preserve">for decision making </w:delText>
        </w:r>
      </w:del>
      <w:r w:rsidRPr="00B90F91">
        <w:rPr>
          <w:rFonts w:ascii="Times New Roman" w:hAnsi="Times New Roman" w:cs="Times New Roman"/>
          <w:color w:val="000000"/>
          <w:sz w:val="24"/>
          <w:lang w:val="en-GB"/>
        </w:rPr>
        <w:t xml:space="preserve">that has not previously been achieved by petrological methods. </w:t>
      </w:r>
      <w:ins w:id="13" w:author="Charlotte Devitre" w:date="2024-08-05T16:38:00Z" w16du:dateUtc="2024-08-05T23:38:00Z">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ins>
      <w:del w:id="14" w:author="Charlotte Devitre" w:date="2024-08-05T16:38:00Z" w16du:dateUtc="2024-08-05T23:38:00Z">
        <w:r w:rsidRPr="00B90F91">
          <w:rPr>
            <w:rFonts w:ascii="Times New Roman" w:hAnsi="Times New Roman" w:cs="Times New Roman"/>
            <w:color w:val="000000"/>
            <w:sz w:val="24"/>
            <w:lang w:val="en-GB"/>
          </w:rPr>
          <w:delText>Additionally, our</w:delText>
        </w:r>
      </w:del>
      <w:r w:rsidRPr="00B90F91">
        <w:rPr>
          <w:rFonts w:ascii="Times New Roman" w:hAnsi="Times New Roman" w:cs="Times New Roman"/>
          <w:color w:val="000000"/>
          <w:sz w:val="24"/>
          <w:lang w:val="en-GB"/>
        </w:rPr>
        <w:t xml:space="preserve"> global melt</w:t>
      </w:r>
      <w:ins w:id="15" w:author="Charlotte Devitre" w:date="2024-08-05T16:38:00Z" w16du:dateUtc="2024-08-05T23:38:00Z">
        <w:r w:rsidR="004F2B3A">
          <w:rPr>
            <w:rFonts w:ascii="Times New Roman" w:hAnsi="Times New Roman" w:cs="Times New Roman"/>
            <w:color w:val="000000"/>
            <w:sz w:val="24"/>
            <w:lang w:val="en-GB"/>
          </w:rPr>
          <w:t xml:space="preserve"> </w:t>
        </w:r>
      </w:ins>
      <w:del w:id="16" w:author="Charlotte Devitre" w:date="2024-08-05T16:38:00Z" w16du:dateUtc="2024-08-05T23:38: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inclusion </w:t>
      </w:r>
      <w:ins w:id="17" w:author="Charlotte Devitre" w:date="2024-08-05T16:38:00Z" w16du:dateUtc="2024-08-05T23:38:00Z">
        <w:r w:rsidR="00D32207">
          <w:rPr>
            <w:rFonts w:ascii="Times New Roman" w:hAnsi="Times New Roman" w:cs="Times New Roman"/>
            <w:color w:val="000000"/>
            <w:sz w:val="24"/>
            <w:lang w:val="en-GB"/>
          </w:rPr>
          <w:t>dataset (&gt;4000 samples)</w:t>
        </w:r>
      </w:ins>
      <w:del w:id="18" w:author="Charlotte Devitre" w:date="2024-08-05T16:38:00Z" w16du:dateUtc="2024-08-05T23:38:00Z">
        <w:r w:rsidRPr="00B90F91">
          <w:rPr>
            <w:rFonts w:ascii="Times New Roman" w:hAnsi="Times New Roman" w:cs="Times New Roman"/>
            <w:color w:val="000000"/>
            <w:sz w:val="24"/>
            <w:lang w:val="en-GB"/>
          </w:rPr>
          <w:delText>compilation</w:delText>
        </w:r>
      </w:del>
      <w:r w:rsidRPr="00B90F91">
        <w:rPr>
          <w:rFonts w:ascii="Times New Roman" w:hAnsi="Times New Roman" w:cs="Times New Roman"/>
          <w:color w:val="000000"/>
          <w:sz w:val="24"/>
          <w:lang w:val="en-GB"/>
        </w:rPr>
        <w:t xml:space="preserve"> for which we calculated fluid composition at the point of vapour saturation </w:t>
      </w:r>
      <w:ins w:id="19" w:author="Charlotte Devitre" w:date="2024-08-05T16:38:00Z" w16du:dateUtc="2024-08-05T23:38:00Z">
        <w:r w:rsidR="00D32207">
          <w:rPr>
            <w:rFonts w:ascii="Times New Roman" w:hAnsi="Times New Roman" w:cs="Times New Roman"/>
            <w:color w:val="000000"/>
            <w:sz w:val="24"/>
            <w:lang w:val="en-GB"/>
          </w:rPr>
          <w:t>(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w:t>
        </w:r>
      </w:ins>
      <w:del w:id="20" w:author="Charlotte Devitre" w:date="2024-08-05T16:38:00Z" w16du:dateUtc="2024-08-05T23:38:00Z">
        <w:r w:rsidRPr="00B90F91">
          <w:rPr>
            <w:rFonts w:ascii="Times New Roman" w:hAnsi="Times New Roman" w:cs="Times New Roman"/>
            <w:color w:val="000000"/>
            <w:sz w:val="24"/>
            <w:lang w:val="en-GB"/>
          </w:rPr>
          <w:delText>demonstrates the robustness of the fluid-inclusion method</w:delText>
        </w:r>
      </w:del>
      <w:r w:rsidRPr="00B90F91">
        <w:rPr>
          <w:rFonts w:ascii="Times New Roman" w:hAnsi="Times New Roman" w:cs="Times New Roman"/>
          <w:color w:val="000000"/>
          <w:sz w:val="24"/>
          <w:lang w:val="en-GB"/>
        </w:rPr>
        <w:t xml:space="preserve"> at many of the world’s most active and hazardous mafic volcanic systems (e.g. Iceland, Hawai’i, Galápagos, East African Rift, Réunion, Canary Islands, Azores, Cabo Verde).  </w:t>
      </w:r>
    </w:p>
    <w:bookmarkEnd w:id="3"/>
    <w:p w14:paraId="2947AB14" w14:textId="0843048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ins w:id="21" w:author="Charlotte Devitre" w:date="2024-08-05T16:38:00Z" w16du:dateUtc="2024-08-05T23:38:00Z">
        <w:r w:rsidR="004F2B3A">
          <w:rPr>
            <w:rFonts w:ascii="Times New Roman" w:hAnsi="Times New Roman" w:cs="Times New Roman"/>
            <w:color w:val="000000"/>
            <w:sz w:val="24"/>
            <w:szCs w:val="24"/>
            <w:lang w:val="en-GB"/>
          </w:rPr>
          <w:t xml:space="preserve"> </w:t>
        </w:r>
      </w:ins>
      <w:del w:id="22" w:author="Charlotte Devitre" w:date="2024-08-05T16:38:00Z" w16du:dateUtc="2024-08-05T23:38:00Z">
        <w:r w:rsidR="00834561">
          <w:rPr>
            <w:rFonts w:ascii="Times New Roman" w:hAnsi="Times New Roman" w:cs="Times New Roman"/>
            <w:color w:val="000000"/>
            <w:sz w:val="24"/>
            <w:szCs w:val="24"/>
            <w:lang w:val="en-GB"/>
          </w:rPr>
          <w:delText>-</w:delText>
        </w:r>
      </w:del>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6D8EA004" w:rsidR="00B90F91" w:rsidRPr="007B522C" w:rsidRDefault="00B90F91" w:rsidP="00B90F91">
      <w:pPr>
        <w:pStyle w:val="Text"/>
        <w:spacing w:line="480" w:lineRule="auto"/>
        <w:jc w:val="both"/>
        <w:rPr>
          <w:lang w:val="en-GB"/>
        </w:rPr>
      </w:pPr>
      <w:ins w:id="23" w:author="Charlotte Devitre" w:date="2024-08-05T16:38:00Z" w16du:dateUtc="2024-08-05T23:38:00Z">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082014">
          <w:rPr>
            <w:lang w:val="en-GB"/>
          </w:rPr>
          <w:instrText xml:space="preserve"> ADDIN ZOTERO_ITEM CSL_CITATION {"citationID":"m6t22j26","properties":{"formattedCitation":"(Gansecki {\\i{}et al.}, 2019; Re {\\i{}et al.}, 2021; Pankhurst {\\i{}et al.}, 2022)","plainCitation":"(Gansecki et al., 2019; Re et al., 2021; Pankhurst et al., 2022)","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082014">
          <w:rPr>
            <w:lang w:val="en-GB"/>
          </w:rPr>
          <w:instrText xml:space="preserve"> ADDIN ZOTERO_ITEM CSL_CITATION {"citationID":"xInzlsTa","properties":{"formattedCitation":"(Pankhurst {\\i{}et al.}, 2022)","plainCitation":"(Pankhurst et al., 2022)","noteIndex":0},"citationItems":[{"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082014">
          <w:rPr>
            <w:lang w:val="en-GB"/>
          </w:rPr>
          <w:instrText xml:space="preserve"> ADDIN ZOTERO_ITEM CSL_CITATION {"citationID":"d6PoOAOW","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082014">
          <w:rPr>
            <w:lang w:val="en-GB"/>
          </w:rPr>
          <w:instrText xml:space="preserve"> ADDIN ZOTERO_ITEM CSL_CITATION {"citationID":"QOjMjbJ4","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082014">
          <w:rPr>
            <w:lang w:val="en-GB"/>
          </w:rPr>
          <w:instrText xml:space="preserve"> ADDIN ZOTERO_ITEM CSL_CITATION {"citationID":"Jja7Xexh","properties":{"formattedCitation":"(Wieser {\\i{}et al.}, 2023b)","plainCitation":"(Wieser et al., 2023b)","noteIndex":0},"citationItems":[{"id":"arzDaMLZ/52IUXong","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082014">
          <w:rPr>
            <w:lang w:val="en-GB"/>
          </w:rPr>
          <w:instrText xml:space="preserve"> ADDIN ZOTERO_ITEM CSL_CITATION {"citationID":"eyqjPFqG","properties":{"formattedCitation":"(Pritchard {\\i{}et al.}, 2019)","plainCitation":"(Pritchard et al., 2019)","noteIndex":0},"citationItems":[{"id":"arzDaMLZ/EsRxwIw9","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082014">
          <w:instrText xml:space="preserve"> ADDIN ZOTERO_ITEM CSL_CITATION {"citationID":"ECbTTtQs","properties":{"formattedCitation":"(Lynn {\\i{}et al.}, 2024)","plainCitation":"(Lynn et al., 2024)","noteIndex":0},"citationItems":[{"id":"arzDaMLZ/TWlYSbQs","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ins>
      <w:del w:id="24" w:author="Charlotte Devitre" w:date="2024-08-05T16:38:00Z" w16du:dateUtc="2024-08-05T23:38:00Z">
        <w:r w:rsidRPr="00E92B49">
          <w:rPr>
            <w:lang w:val="en-GB"/>
          </w:rPr>
          <w:delText>Volcano observatories increasingly use data collected from erupted lava and tephra samples in near-real-time to obtain information about the magmatic plumbing system to help inform decision</w:delText>
        </w:r>
        <w:r w:rsidRPr="007B522C">
          <w:rPr>
            <w:lang w:val="en-GB"/>
          </w:rPr>
          <w:delText>-</w:delText>
        </w:r>
        <w:r w:rsidRPr="00E92B49">
          <w:rPr>
            <w:lang w:val="en-GB"/>
          </w:rPr>
          <w:delText xml:space="preserve">making during volcanic crises </w:delText>
        </w:r>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delText>.</w:delText>
        </w:r>
      </w:del>
    </w:p>
    <w:p w14:paraId="6664F69B" w14:textId="30DE9D55" w:rsidR="00B90F91" w:rsidRPr="00E92B49" w:rsidRDefault="00834561" w:rsidP="00E92B49">
      <w:pPr>
        <w:pStyle w:val="Text"/>
        <w:spacing w:line="480" w:lineRule="auto"/>
        <w:jc w:val="both"/>
        <w:rPr>
          <w:lang w:val="en-GB"/>
        </w:rPr>
      </w:pPr>
      <w:ins w:id="25" w:author="Charlotte Devitre" w:date="2024-08-05T16:38:00Z" w16du:dateUtc="2024-08-05T23:38:00Z">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082014">
          <w:rPr>
            <w:lang w:val="en-GB"/>
          </w:rPr>
          <w:instrText xml:space="preserve"> ADDIN ZOTERO_ITEM CSL_CITATION {"citationID":"SMcLjzCz","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082014">
          <w:rPr>
            <w:lang w:val="en-GB"/>
          </w:rPr>
          <w:instrText xml:space="preserve"> ADDIN ZOTERO_ITEM CSL_CITATION {"citationID":"OpoJftvE","properties":{"formattedCitation":"(Lerner {\\i{}et al.}, 2021; Wieser {\\i{}et al.}, 2021)","plainCitation":"(Lerner et al., 2021; Wieser et al., 2021)","dontUpdate":true,"noteIndex":0},"citationItems":[{"id":"arzDaMLZ/UXVxEveF","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arzDaMLZ/zJ99gsbq","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lang w:val="en-GB"/>
          </w:rPr>
          <w:instrText>∼</w:instrText>
        </w:r>
        <w:r w:rsidR="00082014">
          <w:rPr>
            <w:lang w:val="en-GB"/>
          </w:rPr>
          <w:instrText>2-km depth), while many high-Fo olivines (&gt;Fo81.5; far from equilibrium with their carrier melts) crystallized within the South Caldera reservoir (</w:instrText>
        </w:r>
        <w:r w:rsidR="00082014">
          <w:rPr>
            <w:rFonts w:ascii="Cambria Math" w:hAnsi="Cambria Math" w:cs="Cambria Math"/>
            <w:lang w:val="en-GB"/>
          </w:rPr>
          <w:instrText>∼</w:instrText>
        </w:r>
        <w:r w:rsidR="00082014">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1 year and published two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082014">
          <w:rPr>
            <w:lang w:val="en-GB"/>
          </w:rPr>
          <w:instrText xml:space="preserve"> ADDIN ZOTERO_ITEM CSL_CITATION {"citationID":"AV8E5NeI","properties":{"formattedCitation":"(Wieser {\\i{}et al.}, 2023a)","plainCitation":"(Wieser et al., 2023a)","noteIndex":0},"citationItems":[{"id":"arzDaMLZ/B8POnuJo","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082014">
          <w:rPr>
            <w:lang w:val="en-GB"/>
          </w:rPr>
          <w:instrText xml:space="preserve"> ADDIN ZOTERO_ITEM CSL_CITATION {"citationID":"XblM5Ymy","properties":{"formattedCitation":"(Baker and Amelung, 2012; Anderson and Poland, 2016)","plainCitation":"(Baker and Amelung, 2012; Anderson and Poland, 2016)","noteIndex":0},"citationItems":[{"id":"arzDaMLZ/YfBRGKB7","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arzDaMLZ/dQDIJYHV","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ins>
      <w:del w:id="26" w:author="Charlotte Devitre" w:date="2024-08-05T16:38:00Z" w16du:dateUtc="2024-08-05T23:38: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r w:rsidR="00B90F91" w:rsidRPr="00E92B49">
          <w:rPr>
            <w:lang w:val="en-GB"/>
          </w:rPr>
          <w:delText xml:space="preserve">, and therefore </w:delText>
        </w:r>
        <w:r w:rsidR="00CA026A">
          <w:rPr>
            <w:lang w:val="en-GB"/>
          </w:rPr>
          <w:delText>can</w:delText>
        </w:r>
        <w:r w:rsidR="00CA026A" w:rsidRPr="00E92B49">
          <w:rPr>
            <w:lang w:val="en-GB"/>
          </w:rPr>
          <w:delText xml:space="preserve"> only</w:delText>
        </w:r>
        <w:r w:rsidR="00B90F91" w:rsidRPr="00E92B49">
          <w:rPr>
            <w:lang w:val="en-GB"/>
          </w:rPr>
          <w:delText xml:space="preserve"> constrain magma storage to very broad </w:delText>
        </w:r>
        <w:r w:rsidR="00B90F91" w:rsidRPr="007B522C">
          <w:rPr>
            <w:lang w:val="en-GB"/>
          </w:rPr>
          <w:delText>regions</w:delText>
        </w:r>
        <w:r w:rsidR="00B90F91" w:rsidRPr="00E92B49">
          <w:rPr>
            <w:lang w:val="en-GB"/>
          </w:rPr>
          <w:delText xml:space="preserve"> (e.g., crust vs. </w:delText>
        </w:r>
        <w:r w:rsidR="004E38D9">
          <w:rPr>
            <w:lang w:val="en-GB"/>
          </w:rPr>
          <w:delText>sub-</w:delText>
        </w:r>
        <w:r w:rsidR="00B90F91" w:rsidRPr="00E92B49">
          <w:rPr>
            <w:lang w:val="en-GB"/>
          </w:rPr>
          <w:delText xml:space="preserve">Moho). </w:delText>
        </w:r>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1CE7C96D" w14:textId="45ABA6CF" w:rsidR="00AA17DA" w:rsidRDefault="00137DC1" w:rsidP="00B90F91">
      <w:pPr>
        <w:pStyle w:val="Text"/>
        <w:spacing w:line="480" w:lineRule="auto"/>
        <w:jc w:val="both"/>
        <w:rPr>
          <w:ins w:id="27" w:author="Charlotte Devitre" w:date="2024-08-05T16:38:00Z" w16du:dateUtc="2024-08-05T23:38:00Z"/>
          <w:lang w:val="en-GB"/>
        </w:rPr>
      </w:pPr>
      <w:ins w:id="28" w:author="Charlotte Devitre" w:date="2024-08-05T16:38:00Z" w16du:dateUtc="2024-08-05T23:38:00Z">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082014">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082014">
          <w:rPr>
            <w:rFonts w:ascii="Cambria Math" w:hAnsi="Cambria Math" w:cs="Cambria Math"/>
            <w:lang w:val="en-GB"/>
          </w:rPr>
          <w:instrText>∼</w:instrText>
        </w:r>
        <w:r w:rsidR="00082014">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082014">
          <w:rPr>
            <w:rFonts w:ascii="Cambria Math" w:hAnsi="Cambria Math" w:cs="Cambria Math"/>
            <w:lang w:val="en-GB"/>
          </w:rPr>
          <w:instrText>∼</w:instrText>
        </w:r>
        <w:r w:rsidR="00082014">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082014">
          <w:rPr>
            <w:rFonts w:ascii="Cambria Math" w:hAnsi="Cambria Math" w:cs="Cambria Math"/>
            <w:lang w:val="en-GB"/>
          </w:rPr>
          <w:instrText>∼</w:instrText>
        </w:r>
        <w:r w:rsidR="00082014">
          <w:rPr>
            <w:lang w:val="en-GB"/>
          </w:rPr>
          <w:instrText xml:space="preserve"> 1200°C and hydrostatic pressure from a liquid lava column, extrapolation of CO2 P-V-T data indicates that the primary inclusions were trapped at </w:instrText>
        </w:r>
        <w:r w:rsidR="00082014">
          <w:rPr>
            <w:rFonts w:ascii="Cambria Math" w:hAnsi="Cambria Math" w:cs="Cambria Math"/>
            <w:lang w:val="en-GB"/>
          </w:rPr>
          <w:instrText>∼</w:instrText>
        </w:r>
        <w:r w:rsidR="00082014">
          <w:rPr>
            <w:lang w:val="en-GB"/>
          </w:rPr>
          <w:instrText xml:space="preserve"> 220–470 MPa (2200–4700 bars), or </w:instrText>
        </w:r>
        <w:r w:rsidR="00082014">
          <w:rPr>
            <w:rFonts w:ascii="Cambria Math" w:hAnsi="Cambria Math" w:cs="Cambria Math"/>
            <w:lang w:val="en-GB"/>
          </w:rPr>
          <w:instrText>∼</w:instrText>
        </w:r>
        <w:r w:rsidR="00082014">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082014">
          <w:rPr>
            <w:rFonts w:ascii="Cambria Math" w:hAnsi="Cambria Math" w:cs="Cambria Math"/>
            <w:lang w:val="en-GB"/>
          </w:rPr>
          <w:instrText>≫</w:instrText>
        </w:r>
        <w:r w:rsidR="00082014">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arzDaMLZ/QuP5nfC4","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632C29">
          <w:rPr>
            <w:lang w:val="en-GB"/>
          </w:rPr>
          <w:t xml:space="preserve"> measurements of CO</w:t>
        </w:r>
        <w:r w:rsidR="00632C29" w:rsidRPr="00107BBF">
          <w:rPr>
            <w:vertAlign w:val="subscript"/>
            <w:lang w:val="en-GB"/>
          </w:rPr>
          <w:t xml:space="preserve">2 </w:t>
        </w:r>
        <w:r w:rsidR="00632C29">
          <w:rPr>
            <w:lang w:val="en-GB"/>
          </w:rPr>
          <w:t>densit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r w:rsidR="00082014">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arzDaMLZ/cA8SMLIu","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w:t>
        </w:r>
        <w:r w:rsidR="00516909" w:rsidRPr="00516909">
          <w:lastRenderedPageBreak/>
          <w:t xml:space="preserve">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 xml:space="preserve">returns the same results as melt inclusion barometry and </w:t>
        </w:r>
        <w:r w:rsidR="00B90F91" w:rsidRPr="00E92B49">
          <w:rPr>
            <w:lang w:val="en-GB"/>
          </w:rPr>
          <w:t>provide</w:t>
        </w:r>
        <w:r w:rsidR="004F2B3A">
          <w:rPr>
            <w:lang w:val="en-GB"/>
          </w:rPr>
          <w:t xml:space="preserve"> </w:t>
        </w:r>
        <w:r w:rsidR="00B90F91" w:rsidRPr="00E92B49">
          <w:rPr>
            <w:lang w:val="en-GB"/>
          </w:rPr>
          <w:t xml:space="preserve">much smaller uncertainties than mineral barometry,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 </w:t>
        </w:r>
        <w:r w:rsidR="00B90F91" w:rsidRPr="007B522C">
          <w:rPr>
            <w:lang w:val="en-GB"/>
          </w:rPr>
          <w:fldChar w:fldCharType="begin"/>
        </w:r>
        <w:r w:rsidR="00082014">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082014">
          <w:rPr>
            <w:rFonts w:ascii="Cambria Math" w:hAnsi="Cambria Math" w:cs="Cambria Math"/>
            <w:lang w:val="en-GB"/>
          </w:rPr>
          <w:instrText>∼</w:instrText>
        </w:r>
        <w:r w:rsidR="00082014">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lang w:val="en-GB"/>
          </w:rPr>
          <w:instrText>∼</w:instrText>
        </w:r>
        <w:r w:rsidR="00082014">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lang w:val="en-GB"/>
          </w:rPr>
          <w:instrText>∼</w:instrText>
        </w:r>
        <w:r w:rsidR="00082014">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Fig. 1</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68F83765" w14:textId="026F59BB" w:rsidR="00AA17DA" w:rsidRPr="008E4946" w:rsidRDefault="00AA17DA" w:rsidP="008E4946">
      <w:pPr>
        <w:pStyle w:val="Heading-Main"/>
        <w:spacing w:line="480" w:lineRule="auto"/>
        <w:jc w:val="both"/>
        <w:rPr>
          <w:ins w:id="29" w:author="Charlotte Devitre" w:date="2024-08-05T16:38:00Z" w16du:dateUtc="2024-08-05T23:38:00Z"/>
        </w:rPr>
      </w:pPr>
      <w:ins w:id="30" w:author="Charlotte Devitre" w:date="2024-08-05T16:38:00Z" w16du:dateUtc="2024-08-05T23:38:00Z">
        <w:r>
          <w:t xml:space="preserve">Advantages and </w:t>
        </w:r>
        <w:r w:rsidR="00AB24ED">
          <w:t xml:space="preserve">limitations </w:t>
        </w:r>
        <w:r>
          <w:t>of fluid inclusion barometry.</w:t>
        </w:r>
      </w:ins>
    </w:p>
    <w:p w14:paraId="4A558FE5" w14:textId="471B8C0F" w:rsidR="00B90F91" w:rsidRPr="007B522C" w:rsidRDefault="00AB24ED" w:rsidP="00B90F91">
      <w:pPr>
        <w:pStyle w:val="Text"/>
        <w:spacing w:line="480" w:lineRule="auto"/>
        <w:jc w:val="both"/>
        <w:rPr>
          <w:lang w:val="en-GB"/>
        </w:rPr>
      </w:pPr>
      <w:ins w:id="31" w:author="Charlotte Devitre" w:date="2024-08-05T16:38:00Z" w16du:dateUtc="2024-08-05T23:38:00Z">
        <w:r>
          <w:rPr>
            <w:lang w:val="en-GB"/>
          </w:rPr>
          <w:t>Fluid inclusion barometry, using either micro thermometry or Raman spectroscopy, requires very little</w:t>
        </w:r>
        <w:r w:rsidR="000C3749">
          <w:rPr>
            <w:lang w:val="en-GB"/>
          </w:rPr>
          <w:t xml:space="preserve"> sample</w:t>
        </w:r>
        <w:r>
          <w:rPr>
            <w:lang w:val="en-GB"/>
          </w:rPr>
          <w:t xml:space="preserve"> preparation. In the case of Raman spectroscopy, a single polished crystal, with FI within ~50 µm of the surface is sufficient to perform high quality analyses. For micro thermometry a doubly polished crystal or slab is all that is needed. Data obtained from either method can quickly be converted into pressures and depths using an estimated entrapment temperature</w:t>
        </w:r>
        <w:r w:rsidR="000C3749">
          <w:rPr>
            <w:lang w:val="en-GB"/>
          </w:rPr>
          <w:t xml:space="preserve"> and an equation of state (EOS)</w:t>
        </w:r>
        <w:r>
          <w:rPr>
            <w:lang w:val="en-GB"/>
          </w:rPr>
          <w:t xml:space="preserve">. </w:t>
        </w:r>
        <w:r w:rsidR="00B90F91" w:rsidRPr="007B522C">
          <w:rPr>
            <w:lang w:val="en-GB"/>
          </w:rPr>
          <w:t xml:space="preserve">One major advantage </w:t>
        </w:r>
        <w:r w:rsidR="00E67341">
          <w:rPr>
            <w:lang w:val="en-GB"/>
          </w:rPr>
          <w:t xml:space="preserve">of fluid inclusion barometry </w:t>
        </w:r>
        <w:r w:rsidR="00B90F91" w:rsidRPr="007B522C">
          <w:rPr>
            <w:lang w:val="en-GB"/>
          </w:rPr>
          <w:t>is that the conversion of CO</w:t>
        </w:r>
        <w:r w:rsidR="00B90F91" w:rsidRPr="007B522C">
          <w:rPr>
            <w:vertAlign w:val="subscript"/>
            <w:lang w:val="en-GB"/>
          </w:rPr>
          <w:t>2</w:t>
        </w:r>
        <w:r w:rsidR="00B90F91" w:rsidRPr="007B522C">
          <w:t xml:space="preserve"> density to pressure is relatively insensitive to </w:t>
        </w:r>
        <w:r w:rsidR="00B90F91" w:rsidRPr="007B522C">
          <w:rPr>
            <w:lang w:val="en-GB"/>
          </w:rPr>
          <w:t xml:space="preserve">the choice of entrapment temperature, a parameter which may not be known </w:t>
        </w:r>
        <w:r w:rsidR="00B90F91" w:rsidRPr="007B522C">
          <w:rPr>
            <w:lang w:val="en-GB"/>
          </w:rPr>
          <w:lastRenderedPageBreak/>
          <w:t>at the onset of a new eruptive episode (Fig. 1a</w:t>
        </w:r>
        <w:r w:rsidR="00B90F91" w:rsidRPr="007B522C">
          <w:t>-b</w:t>
        </w:r>
        <w:r w:rsidR="00B90F91" w:rsidRPr="007B522C">
          <w:rPr>
            <w:lang w:val="en-GB"/>
          </w:rPr>
          <w:t>).</w:t>
        </w:r>
        <w:r w:rsidR="007D29B0">
          <w:rPr>
            <w:lang w:val="en-GB"/>
          </w:rPr>
          <w:t xml:space="preserve"> The difference in pressure for EOS calculations considering </w:t>
        </w:r>
        <w:r w:rsidR="00B90F91" w:rsidRPr="007B522C">
          <w:rPr>
            <w:lang w:val="en-GB"/>
          </w:rPr>
          <w:t xml:space="preserve">the lower and upper limit of liquidus temperatures for olivine-saturated melts erupted at Kīlauea volcano throughout its history (~1100 and 1350 ˚C; </w:t>
        </w:r>
        <w:r w:rsidR="00B90F91" w:rsidRPr="007B522C">
          <w:rPr>
            <w:lang w:val="en-GB"/>
          </w:rPr>
          <w:fldChar w:fldCharType="begin"/>
        </w:r>
        <w:r w:rsidR="00082014">
          <w:rPr>
            <w:lang w:val="en-GB"/>
          </w:rPr>
          <w:instrText xml:space="preserve"> ADDIN ZOTERO_ITEM CSL_CITATION {"citationID":"ZxrqqlHJ","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00B90F91" w:rsidRPr="007B522C">
          <w:fldChar w:fldCharType="end"/>
        </w:r>
        <w:r w:rsidR="00B90F91" w:rsidRPr="007B522C">
          <w:rPr>
            <w:lang w:val="en-GB"/>
          </w:rPr>
          <w:t>)</w:t>
        </w:r>
        <w:r w:rsidR="007D29B0">
          <w:rPr>
            <w:lang w:val="en-GB"/>
          </w:rPr>
          <w:t xml:space="preserve"> </w:t>
        </w:r>
        <w:r w:rsidR="00B90F91" w:rsidRPr="007B522C">
          <w:rPr>
            <w:lang w:val="en-GB"/>
          </w:rPr>
          <w:t>is at most ~20 %, which corresponds to</w:t>
        </w:r>
        <w:r w:rsidR="00C63326">
          <w:rPr>
            <w:lang w:val="en-GB"/>
          </w:rPr>
          <w:t xml:space="preserve"> an error of</w:t>
        </w:r>
        <w:r w:rsidR="00B90F91" w:rsidRPr="007B522C">
          <w:rPr>
            <w:lang w:val="en-GB"/>
          </w:rPr>
          <w:t xml:space="preserve"> </w:t>
        </w:r>
        <w:r w:rsidR="008E4946">
          <w:rPr>
            <w:lang w:val="en-GB"/>
          </w:rPr>
          <w:t>about ±</w:t>
        </w:r>
        <w:commentRangeStart w:id="32"/>
        <w:commentRangeStart w:id="33"/>
        <w:r w:rsidR="00B90F91" w:rsidRPr="007B522C">
          <w:rPr>
            <w:lang w:val="en-GB"/>
          </w:rPr>
          <w:t>0</w:t>
        </w:r>
        <w:commentRangeEnd w:id="32"/>
        <w:r w:rsidR="00C63326">
          <w:rPr>
            <w:rStyle w:val="CommentReference"/>
          </w:rPr>
          <w:commentReference w:id="32"/>
        </w:r>
        <w:commentRangeEnd w:id="33"/>
        <w:r w:rsidR="008E4946">
          <w:rPr>
            <w:rStyle w:val="CommentReference"/>
          </w:rPr>
          <w:commentReference w:id="33"/>
        </w:r>
        <w:r w:rsidR="00B90F91" w:rsidRPr="007B522C">
          <w:rPr>
            <w:lang w:val="en-GB"/>
          </w:rPr>
          <w:t>.</w:t>
        </w:r>
        <w:r w:rsidR="008E4946">
          <w:rPr>
            <w:lang w:val="en-GB"/>
          </w:rPr>
          <w:t>1</w:t>
        </w:r>
        <w:r w:rsidR="007D29B0">
          <w:rPr>
            <w:lang w:val="en-GB"/>
          </w:rPr>
          <w:t>-</w:t>
        </w:r>
        <w:r w:rsidR="00B90F91" w:rsidRPr="007B522C">
          <w:rPr>
            <w:lang w:val="en-GB"/>
          </w:rPr>
          <w:t>0.</w:t>
        </w:r>
        <w:r w:rsidR="008E4946">
          <w:rPr>
            <w:lang w:val="en-GB"/>
          </w:rPr>
          <w:t>2</w:t>
        </w:r>
        <w:r w:rsidR="00B90F91" w:rsidRPr="007B522C">
          <w:rPr>
            <w:lang w:val="en-GB"/>
          </w:rPr>
          <w:t xml:space="preserve"> km at depths representative of the </w:t>
        </w:r>
        <w:proofErr w:type="spellStart"/>
        <w:r w:rsidR="00B90F91" w:rsidRPr="007B522C">
          <w:rPr>
            <w:lang w:val="en-GB"/>
          </w:rPr>
          <w:t>Halemaʻumaʻu</w:t>
        </w:r>
        <w:proofErr w:type="spellEnd"/>
        <w:r w:rsidR="00B90F91" w:rsidRPr="007B522C">
          <w:rPr>
            <w:lang w:val="en-GB"/>
          </w:rPr>
          <w:t xml:space="preserve"> reservoir </w:t>
        </w:r>
        <w:r w:rsidR="00CB6366">
          <w:rPr>
            <w:lang w:val="en-GB"/>
          </w:rPr>
          <w:t>(</w:t>
        </w:r>
        <w:r w:rsidR="00B90F91" w:rsidRPr="007B522C">
          <w:rPr>
            <w:lang w:val="en-GB"/>
          </w:rPr>
          <w:t xml:space="preserve">1-2 km), and </w:t>
        </w:r>
        <w:r w:rsidR="008E4946">
          <w:rPr>
            <w:lang w:val="en-GB"/>
          </w:rPr>
          <w:t>approximately ±</w:t>
        </w:r>
        <w:r w:rsidR="00B90F91" w:rsidRPr="007B522C">
          <w:rPr>
            <w:lang w:val="en-GB"/>
          </w:rPr>
          <w:t>0.</w:t>
        </w:r>
        <w:r w:rsidR="008E4946">
          <w:rPr>
            <w:lang w:val="en-GB"/>
          </w:rPr>
          <w:t>3</w:t>
        </w:r>
        <w:r w:rsidR="00B90F91" w:rsidRPr="007B522C">
          <w:rPr>
            <w:lang w:val="en-GB"/>
          </w:rPr>
          <w:t>-</w:t>
        </w:r>
        <w:r w:rsidR="008E4946">
          <w:rPr>
            <w:lang w:val="en-GB"/>
          </w:rPr>
          <w:t>0.</w:t>
        </w:r>
        <w:r w:rsidR="00754F5D">
          <w:rPr>
            <w:lang w:val="en-GB"/>
          </w:rPr>
          <w:t>5</w:t>
        </w:r>
        <w:r w:rsidR="00B90F91" w:rsidRPr="007B522C">
          <w:rPr>
            <w:lang w:val="en-GB"/>
          </w:rPr>
          <w:t xml:space="preserve"> km at the depths of the </w:t>
        </w:r>
        <w:r w:rsidR="004F2B3A">
          <w:rPr>
            <w:lang w:val="en-GB"/>
          </w:rPr>
          <w:t xml:space="preserve">South Caldera </w:t>
        </w:r>
        <w:r w:rsidR="00B90F91" w:rsidRPr="007B522C">
          <w:rPr>
            <w:lang w:val="en-GB"/>
          </w:rPr>
          <w:t>reservoir (3-5 km</w:t>
        </w:r>
        <w:r w:rsidR="007D29B0">
          <w:rPr>
            <w:lang w:val="en-GB"/>
          </w:rPr>
          <w:t>;</w:t>
        </w:r>
        <w:r w:rsidR="00B90F91" w:rsidRPr="007B522C">
          <w:rPr>
            <w:lang w:val="en-GB"/>
          </w:rPr>
          <w:t xml:space="preserve"> Fig. 1b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ins>
      <w:del w:id="34" w:author="Charlotte Devitre" w:date="2024-08-05T16:38:00Z" w16du:dateUtc="2024-08-05T23:38:00Z">
        <w:r w:rsidR="00B90F91" w:rsidRPr="00E92B49">
          <w:rPr>
            <w:lang w:val="en-GB"/>
          </w:rPr>
          <w:delText>Recent developments have shown that Raman-based barometry of CO</w:delText>
        </w:r>
        <w:r w:rsidR="00B90F91" w:rsidRPr="00E92B49">
          <w:rPr>
            <w:vertAlign w:val="subscript"/>
            <w:lang w:val="en-GB"/>
          </w:rPr>
          <w:delText>2</w:delText>
        </w:r>
        <w:r w:rsidR="00B90F91"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00B90F91"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00B90F91" w:rsidRPr="007B522C">
          <w:rPr>
            <w:lang w:val="en-GB"/>
          </w:rPr>
          <w:delText xml:space="preserve"> analyses </w:delText>
        </w:r>
        <w:r w:rsidR="00B90F91"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B90F91"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00B90F91" w:rsidRPr="007B522C">
          <w:fldChar w:fldCharType="end"/>
        </w:r>
        <w:r w:rsidR="00B90F91" w:rsidRPr="007B522C">
          <w:delText>.</w:delText>
        </w:r>
        <w:r w:rsidR="00B90F91" w:rsidRPr="00E92B49">
          <w:delText xml:space="preserve"> This method uses spectral features of </w:delText>
        </w:r>
        <w:r w:rsidR="00B90F91" w:rsidRPr="00E92B49">
          <w:rPr>
            <w:lang w:val="en-GB"/>
          </w:rPr>
          <w:delText>CO</w:delText>
        </w:r>
        <w:r w:rsidR="00B90F91" w:rsidRPr="00E92B49">
          <w:rPr>
            <w:vertAlign w:val="subscript"/>
            <w:lang w:val="en-GB"/>
          </w:rPr>
          <w:delText>2</w:delText>
        </w:r>
        <w:r w:rsidR="00B90F91" w:rsidRPr="00E92B49">
          <w:delText xml:space="preserve"> fluids to calculate a </w:delText>
        </w:r>
        <w:r w:rsidR="00B90F91" w:rsidRPr="00E92B49">
          <w:rPr>
            <w:lang w:val="en-GB"/>
          </w:rPr>
          <w:delText>CO</w:delText>
        </w:r>
        <w:r w:rsidR="00B90F91" w:rsidRPr="00E92B49">
          <w:rPr>
            <w:vertAlign w:val="subscript"/>
            <w:lang w:val="en-GB"/>
          </w:rPr>
          <w:delText>2</w:delText>
        </w:r>
        <w:r w:rsidR="00B90F91" w:rsidRPr="00E92B49">
          <w:delText xml:space="preserve"> density using an instrument specific calibration </w:delText>
        </w:r>
        <w:r w:rsidR="00B90F91"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00B90F91"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Along with an estimate of entrapment temperature, this density is converted into an entrapment pressure using a CO</w:delText>
        </w:r>
        <w:r w:rsidR="00B90F91" w:rsidRPr="00E92B49">
          <w:rPr>
            <w:vertAlign w:val="subscript"/>
            <w:lang w:val="en-GB"/>
          </w:rPr>
          <w:delText>2</w:delText>
        </w:r>
        <w:r w:rsidR="00B90F91" w:rsidRPr="00E92B49">
          <w:rPr>
            <w:lang w:val="en-GB"/>
          </w:rPr>
          <w:delText xml:space="preserve"> Equation of State (EOS</w:delText>
        </w:r>
        <w:r w:rsidR="00B90F91" w:rsidRPr="007B522C">
          <w:rPr>
            <w:lang w:val="en-GB"/>
          </w:rPr>
          <w:delText>, Fig. 1). One major advantage is that the conversion of CO</w:delText>
        </w:r>
        <w:r w:rsidR="00B90F91" w:rsidRPr="007B522C">
          <w:rPr>
            <w:vertAlign w:val="subscript"/>
            <w:lang w:val="en-GB"/>
          </w:rPr>
          <w:delText>2</w:delText>
        </w:r>
        <w:r w:rsidR="00B90F91" w:rsidRPr="007B522C">
          <w:delText xml:space="preserve"> density to pressure is relatively insensitive to </w:delText>
        </w:r>
        <w:r w:rsidR="00B90F91" w:rsidRPr="007B522C">
          <w:rPr>
            <w:lang w:val="en-GB"/>
          </w:rPr>
          <w:delText>the choice of entrapment temperature, a parameter which may not be known at the onset of a new eruptive episode (Fig. 1a</w:delText>
        </w:r>
        <w:r w:rsidR="00B90F91" w:rsidRPr="007B522C">
          <w:delText>-b</w:delText>
        </w:r>
        <w:r w:rsidR="00B90F91" w:rsidRPr="007B522C">
          <w:rPr>
            <w:lang w:val="en-GB"/>
          </w:rPr>
          <w:delText>).</w:delText>
        </w:r>
        <w:r w:rsidR="007D29B0">
          <w:rPr>
            <w:lang w:val="en-GB"/>
          </w:rPr>
          <w:delText xml:space="preserve"> The difference in pressure for EOS calculations considering </w:delText>
        </w:r>
        <w:r w:rsidR="00B90F91" w:rsidRPr="007B522C">
          <w:rPr>
            <w:lang w:val="en-GB"/>
          </w:rPr>
          <w:delText xml:space="preserve">the lower and upper limit of liquidus temperatures for olivine-saturated melts erupted at Kīlauea volcano throughout its history (~1100 and 1350 ˚C; </w:delText>
        </w:r>
        <w:r w:rsidR="00B90F91"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B90F91" w:rsidRPr="007B522C">
          <w:rPr>
            <w:lang w:val="en-GB"/>
          </w:rPr>
          <w:fldChar w:fldCharType="separate"/>
        </w:r>
        <w:r w:rsidR="00C3296A" w:rsidRPr="00C3296A">
          <w:delText>(DeVitre and Wieser, 2024)</w:delText>
        </w:r>
        <w:r w:rsidR="00B90F91" w:rsidRPr="007B522C">
          <w:fldChar w:fldCharType="end"/>
        </w:r>
        <w:r w:rsidR="00B90F91" w:rsidRPr="007B522C">
          <w:rPr>
            <w:lang w:val="en-GB"/>
          </w:rPr>
          <w:delText>)</w:delText>
        </w:r>
        <w:r w:rsidR="007D29B0">
          <w:rPr>
            <w:lang w:val="en-GB"/>
          </w:rPr>
          <w:delText xml:space="preserve"> </w:delText>
        </w:r>
        <w:r w:rsidR="00B90F91" w:rsidRPr="007B522C">
          <w:rPr>
            <w:lang w:val="en-GB"/>
          </w:rPr>
          <w:delText>is at most ~20 %, which corresponds to ~0.2</w:delText>
        </w:r>
        <w:r w:rsidR="007D29B0">
          <w:rPr>
            <w:lang w:val="en-GB"/>
          </w:rPr>
          <w:delText>-</w:delText>
        </w:r>
        <w:r w:rsidR="00B90F91" w:rsidRPr="007B522C">
          <w:rPr>
            <w:lang w:val="en-GB"/>
          </w:rPr>
          <w:delText xml:space="preserve">0.4 km at depths representative of the Halemaʻumaʻu reservoir </w:delText>
        </w:r>
        <w:r w:rsidR="00CB6366">
          <w:rPr>
            <w:lang w:val="en-GB"/>
          </w:rPr>
          <w:delText>(</w:delText>
        </w:r>
        <w:r w:rsidR="00B90F91" w:rsidRPr="007B522C">
          <w:rPr>
            <w:lang w:val="en-GB"/>
          </w:rPr>
          <w:delText xml:space="preserve">1-2 km), and ~0.6-1 km at the depths of the </w:delText>
        </w:r>
        <w:r w:rsidR="007C5202">
          <w:rPr>
            <w:lang w:val="en-GB"/>
          </w:rPr>
          <w:delText>S</w:delText>
        </w:r>
        <w:r w:rsidR="00B90F91" w:rsidRPr="007B522C">
          <w:rPr>
            <w:lang w:val="en-GB"/>
          </w:rPr>
          <w:delText>outh</w:delText>
        </w:r>
        <w:r w:rsidR="007C5202">
          <w:rPr>
            <w:lang w:val="en-GB"/>
          </w:rPr>
          <w:delText>-</w:delText>
        </w:r>
        <w:r w:rsidR="00B90F91" w:rsidRPr="007B522C">
          <w:rPr>
            <w:lang w:val="en-GB"/>
          </w:rPr>
          <w:delText>Caldera reservoir (3-5 km</w:delText>
        </w:r>
        <w:r w:rsidR="007D29B0">
          <w:rPr>
            <w:lang w:val="en-GB"/>
          </w:rPr>
          <w:delText>;</w:delText>
        </w:r>
        <w:r w:rsidR="00B90F91" w:rsidRPr="007B522C">
          <w:rPr>
            <w:lang w:val="en-GB"/>
          </w:rPr>
          <w:delText xml:space="preserve"> Fig. 1b and Fig. </w:delText>
        </w:r>
        <w:r w:rsidR="00B90F91">
          <w:rPr>
            <w:lang w:val="en-GB"/>
          </w:rPr>
          <w:delText>S3</w:delText>
        </w:r>
        <w:r w:rsidR="00B90F91" w:rsidRPr="007B522C">
          <w:rPr>
            <w:lang w:val="en-GB"/>
          </w:rPr>
          <w:delText>-</w:delText>
        </w:r>
        <w:r w:rsidR="00B90F91">
          <w:rPr>
            <w:lang w:val="en-GB"/>
          </w:rPr>
          <w:delText>S6</w:delText>
        </w:r>
        <w:r w:rsidR="00B90F91" w:rsidRPr="007B522C">
          <w:rPr>
            <w:lang w:val="en-GB"/>
          </w:rPr>
          <w:delText xml:space="preserve">). These errors are of similar magnitude to those associated with the conversion of pressures to depths through an estimate of crustal density (an issue affecting all petrological barometers). </w:delText>
        </w:r>
      </w:del>
    </w:p>
    <w:p w14:paraId="00284DD7" w14:textId="12278FCF" w:rsidR="00062565" w:rsidRDefault="00754F5D" w:rsidP="00B90F91">
      <w:pPr>
        <w:pStyle w:val="Text"/>
        <w:spacing w:line="480" w:lineRule="auto"/>
        <w:jc w:val="both"/>
        <w:rPr>
          <w:ins w:id="35" w:author="Charlotte Devitre" w:date="2024-08-05T16:38:00Z" w16du:dateUtc="2024-08-05T23:38:00Z"/>
          <w:lang w:val="en-GB"/>
        </w:rPr>
      </w:pPr>
      <w:ins w:id="36" w:author="Charlotte Devitre" w:date="2024-08-05T16:38:00Z" w16du:dateUtc="2024-08-05T23:38:00Z">
        <w:r>
          <w:rPr>
            <w:lang w:val="en-GB"/>
          </w:rPr>
          <w:t>There are</w:t>
        </w:r>
        <w:r w:rsidR="00AB24ED">
          <w:rPr>
            <w:lang w:val="en-GB"/>
          </w:rPr>
          <w:t>, however,</w:t>
        </w:r>
        <w:r w:rsidR="008C0004">
          <w:rPr>
            <w:lang w:val="en-GB"/>
          </w:rPr>
          <w:t xml:space="preserve"> a few important </w:t>
        </w:r>
        <w:r w:rsidR="00AA17DA">
          <w:rPr>
            <w:lang w:val="en-GB"/>
          </w:rPr>
          <w:t>limitations of the fluid inclusion method. First, it requires</w:t>
        </w:r>
        <w:r w:rsidR="008C0004">
          <w:rPr>
            <w:lang w:val="en-GB"/>
          </w:rPr>
          <w:t xml:space="preserve"> the presence of exsolved near-pure CO</w:t>
        </w:r>
        <w:r w:rsidR="008C0004" w:rsidRPr="00754F5D">
          <w:rPr>
            <w:vertAlign w:val="subscript"/>
            <w:lang w:val="en-GB"/>
          </w:rPr>
          <w:t xml:space="preserve">2 </w:t>
        </w:r>
        <w:r w:rsidR="008C0004">
          <w:rPr>
            <w:lang w:val="en-GB"/>
          </w:rPr>
          <w:t xml:space="preserve">fluids </w:t>
        </w:r>
        <w:r>
          <w:rPr>
            <w:lang w:val="en-GB"/>
          </w:rPr>
          <w:t xml:space="preserve">which are </w:t>
        </w:r>
        <w:r w:rsidR="008C0004">
          <w:rPr>
            <w:lang w:val="en-GB"/>
          </w:rPr>
          <w:t>trapped in phenocrysts</w:t>
        </w:r>
        <w:r>
          <w:rPr>
            <w:lang w:val="en-GB"/>
          </w:rPr>
          <w:t xml:space="preserve">, </w:t>
        </w:r>
        <w:proofErr w:type="spellStart"/>
        <w:r>
          <w:rPr>
            <w:lang w:val="en-GB"/>
          </w:rPr>
          <w:t>antecrysts</w:t>
        </w:r>
        <w:proofErr w:type="spellEnd"/>
        <w:r>
          <w:rPr>
            <w:lang w:val="en-GB"/>
          </w:rPr>
          <w:t xml:space="preserve"> and/or xenocrysts entrained by an erupted magma</w:t>
        </w:r>
        <w:r w:rsidR="008C0004">
          <w:rPr>
            <w:lang w:val="en-GB"/>
          </w:rPr>
          <w:t xml:space="preserve">. </w:t>
        </w:r>
        <w:r w:rsidR="00062565">
          <w:rPr>
            <w:lang w:val="en-GB"/>
          </w:rPr>
          <w:t>Erupted x</w:t>
        </w:r>
        <w:r w:rsidR="00330379">
          <w:rPr>
            <w:lang w:val="en-GB"/>
          </w:rPr>
          <w:t>enoliths have traditionally been a prime target for fluid inclusion barometry as they often contain large numbers of secondary fluid inclusions trapped due to fracture and annealing of crystals under presence of CO</w:t>
        </w:r>
        <w:r w:rsidR="00330379" w:rsidRPr="00062565">
          <w:rPr>
            <w:vertAlign w:val="subscript"/>
            <w:lang w:val="en-GB"/>
          </w:rPr>
          <w:t>2</w:t>
        </w:r>
        <w:r w:rsidR="00330379">
          <w:rPr>
            <w:lang w:val="en-GB"/>
          </w:rPr>
          <w:t xml:space="preserve">-rich fluids in the wall-rocks of magmatic reservoirs </w:t>
        </w:r>
        <w:r w:rsidR="00330379">
          <w:rPr>
            <w:lang w:val="en-GB"/>
          </w:rPr>
          <w:fldChar w:fldCharType="begin"/>
        </w:r>
        <w:r w:rsidR="00062565">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30379">
          <w:rPr>
            <w:lang w:val="en-GB"/>
          </w:rPr>
          <w:fldChar w:fldCharType="separate"/>
        </w:r>
        <w:r w:rsidR="00062565" w:rsidRPr="00062565">
          <w:t>(</w:t>
        </w:r>
        <w:proofErr w:type="spellStart"/>
        <w:r w:rsidR="00062565" w:rsidRPr="00062565">
          <w:t>Roedder</w:t>
        </w:r>
        <w:proofErr w:type="spellEnd"/>
        <w:r w:rsidR="00062565" w:rsidRPr="00062565">
          <w:t xml:space="preserve">, 1965, 1984; Andersen and Neumann, 2001; </w:t>
        </w:r>
        <w:proofErr w:type="spellStart"/>
        <w:r w:rsidR="00062565" w:rsidRPr="00062565">
          <w:t>Hansteen</w:t>
        </w:r>
        <w:proofErr w:type="spellEnd"/>
        <w:r w:rsidR="00062565" w:rsidRPr="00062565">
          <w:t xml:space="preserve"> and </w:t>
        </w:r>
        <w:proofErr w:type="spellStart"/>
        <w:r w:rsidR="00062565" w:rsidRPr="00062565">
          <w:t>Klügel</w:t>
        </w:r>
        <w:proofErr w:type="spellEnd"/>
        <w:r w:rsidR="00062565" w:rsidRPr="00062565">
          <w:t>, 2008)</w:t>
        </w:r>
        <w:r w:rsidR="00330379">
          <w:rPr>
            <w:lang w:val="en-GB"/>
          </w:rPr>
          <w:fldChar w:fldCharType="end"/>
        </w:r>
        <w:r w:rsidR="00330379">
          <w:rPr>
            <w:lang w:val="en-GB"/>
          </w:rPr>
          <w:t xml:space="preserve">. </w:t>
        </w:r>
        <w:r w:rsidR="00AE584A">
          <w:rPr>
            <w:lang w:val="en-GB"/>
          </w:rPr>
          <w:t>Alt</w:t>
        </w:r>
        <w:r w:rsidR="008C0004">
          <w:rPr>
            <w:lang w:val="en-GB"/>
          </w:rPr>
          <w:t xml:space="preserve">hough </w:t>
        </w:r>
        <w:r w:rsidR="00AA17DA">
          <w:rPr>
            <w:lang w:val="en-GB"/>
          </w:rPr>
          <w:t>fluid inclusions</w:t>
        </w:r>
        <w:r w:rsidR="008C0004">
          <w:rPr>
            <w:lang w:val="en-GB"/>
          </w:rPr>
          <w:t xml:space="preserve"> are not uncommon</w:t>
        </w:r>
        <w:r w:rsidR="00062565">
          <w:rPr>
            <w:lang w:val="en-GB"/>
          </w:rPr>
          <w:t xml:space="preserve"> in phenocrysts</w:t>
        </w:r>
        <w:r w:rsidR="008C0004">
          <w:rPr>
            <w:lang w:val="en-GB"/>
          </w:rPr>
          <w:t xml:space="preserve">, they can be less frequent than melt inclusions </w:t>
        </w:r>
        <w:r w:rsidR="00AE584A">
          <w:rPr>
            <w:lang w:val="en-GB"/>
          </w:rPr>
          <w:t xml:space="preserve">and </w:t>
        </w:r>
        <w:r w:rsidR="008C0004">
          <w:rPr>
            <w:lang w:val="en-GB"/>
          </w:rPr>
          <w:t>this vastly depends on the sample. For example, in our sample suite, we found ~1/10</w:t>
        </w:r>
        <w:r w:rsidR="00AE584A">
          <w:rPr>
            <w:lang w:val="en-GB"/>
          </w:rPr>
          <w:t xml:space="preserve"> crystals bore FI</w:t>
        </w:r>
        <w:r w:rsidR="00AF613A">
          <w:rPr>
            <w:lang w:val="en-GB"/>
          </w:rPr>
          <w:t>.</w:t>
        </w:r>
        <w:r w:rsidR="00AA17DA">
          <w:rPr>
            <w:lang w:val="en-GB"/>
          </w:rPr>
          <w:t xml:space="preserve"> In CO</w:t>
        </w:r>
        <w:r w:rsidR="00AA17DA" w:rsidRPr="00754F5D">
          <w:rPr>
            <w:vertAlign w:val="subscript"/>
            <w:lang w:val="en-GB"/>
          </w:rPr>
          <w:t>2</w:t>
        </w:r>
        <w:r w:rsidR="00AA17DA">
          <w:rPr>
            <w:lang w:val="en-GB"/>
          </w:rPr>
          <w:t>-undersaturated systems, fluid inclusions will be absent, and they may be very spare in systems with a very low volume fraction of exsolved volatiles (e.g.</w:t>
        </w:r>
        <w:r>
          <w:rPr>
            <w:lang w:val="en-GB"/>
          </w:rPr>
          <w:t>,</w:t>
        </w:r>
        <w:r w:rsidR="00AA17DA">
          <w:rPr>
            <w:lang w:val="en-GB"/>
          </w:rPr>
          <w:t xml:space="preserve"> just saturated). </w:t>
        </w:r>
      </w:ins>
    </w:p>
    <w:p w14:paraId="015944A9" w14:textId="21C7560D" w:rsidR="00CD0165" w:rsidRDefault="00062565" w:rsidP="00B90F91">
      <w:pPr>
        <w:pStyle w:val="Text"/>
        <w:spacing w:line="480" w:lineRule="auto"/>
        <w:jc w:val="both"/>
        <w:rPr>
          <w:ins w:id="37" w:author="Charlotte Devitre" w:date="2024-08-05T16:38:00Z" w16du:dateUtc="2024-08-05T23:38:00Z"/>
          <w:iCs/>
          <w:lang w:val="en-GB"/>
        </w:rPr>
      </w:pPr>
      <w:ins w:id="38" w:author="Charlotte Devitre" w:date="2024-08-05T16:38:00Z" w16du:dateUtc="2024-08-05T23:38:00Z">
        <w:r>
          <w:rPr>
            <w:lang w:val="en-GB"/>
          </w:rPr>
          <w:t xml:space="preserve">In principle, fluid inclusions can only reflect the conditions at time of entrapment if they satisfy </w:t>
        </w:r>
        <w:r w:rsidR="00ED7051">
          <w:rPr>
            <w:lang w:val="en-GB"/>
          </w:rPr>
          <w:t xml:space="preserve">what are commonly known as </w:t>
        </w:r>
        <w:r>
          <w:rPr>
            <w:lang w:val="en-GB"/>
          </w:rPr>
          <w:t>“</w:t>
        </w:r>
        <w:proofErr w:type="spellStart"/>
        <w:r>
          <w:rPr>
            <w:lang w:val="en-GB"/>
          </w:rPr>
          <w:t>Roedder</w:t>
        </w:r>
        <w:r w:rsidR="00ED7051">
          <w:rPr>
            <w:lang w:val="en-GB"/>
          </w:rPr>
          <w:t>’s</w:t>
        </w:r>
        <w:proofErr w:type="spellEnd"/>
        <w:r>
          <w:rPr>
            <w:lang w:val="en-GB"/>
          </w:rPr>
          <w:t xml:space="preserve"> rules”</w:t>
        </w:r>
        <w:r w:rsidR="000C3749">
          <w:rPr>
            <w:lang w:val="en-GB"/>
          </w:rPr>
          <w:t xml:space="preserve"> </w:t>
        </w:r>
        <w:r>
          <w:rPr>
            <w:lang w:val="en-GB"/>
          </w:rPr>
          <w:fldChar w:fldCharType="begin"/>
        </w:r>
        <w:r w:rsidR="00ED7051">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sidR="00ED7051">
          <w:rPr>
            <w:noProof/>
            <w:lang w:val="en-GB"/>
          </w:rPr>
          <w:t>(Roedder, 1984)</w:t>
        </w:r>
        <w:r>
          <w:rPr>
            <w:lang w:val="en-GB"/>
          </w:rPr>
          <w:fldChar w:fldCharType="end"/>
        </w:r>
        <w:r w:rsidR="00ED7051">
          <w:rPr>
            <w:lang w:val="en-GB"/>
          </w:rPr>
          <w:t xml:space="preserve">. </w:t>
        </w:r>
        <w:r w:rsidR="000C3749">
          <w:rPr>
            <w:lang w:val="en-GB"/>
          </w:rPr>
          <w:t>At</w:t>
        </w:r>
        <w:r w:rsidR="00ED7051">
          <w:rPr>
            <w:lang w:val="en-GB"/>
          </w:rPr>
          <w:t xml:space="preserve"> the </w:t>
        </w:r>
        <w:r w:rsidR="00ED7051">
          <w:rPr>
            <w:lang w:val="en-GB"/>
          </w:rPr>
          <w:lastRenderedPageBreak/>
          <w:t>time of entrapment, a single homogenous fluid phase must have been trapped (e.g., pure vapor/liquid CO</w:t>
        </w:r>
        <w:r w:rsidR="00ED7051" w:rsidRPr="00107BBF">
          <w:rPr>
            <w:vertAlign w:val="subscript"/>
            <w:lang w:val="en-GB"/>
          </w:rPr>
          <w:t>2</w:t>
        </w:r>
        <w:r w:rsidR="00ED7051">
          <w:rPr>
            <w:lang w:val="en-GB"/>
          </w:rPr>
          <w:t>)</w:t>
        </w:r>
        <w:r w:rsidR="000C3749">
          <w:rPr>
            <w:lang w:val="en-GB"/>
          </w:rPr>
          <w:t xml:space="preserve"> and,</w:t>
        </w:r>
        <w:r w:rsidR="00ED7051">
          <w:rPr>
            <w:lang w:val="en-GB"/>
          </w:rPr>
          <w:t xml:space="preserve"> </w:t>
        </w:r>
        <w:r w:rsidR="000C3749">
          <w:rPr>
            <w:lang w:val="en-GB"/>
          </w:rPr>
          <w:t xml:space="preserve">after trapping, </w:t>
        </w:r>
        <w:r w:rsidR="00ED7051">
          <w:rPr>
            <w:lang w:val="en-GB"/>
          </w:rPr>
          <w:t xml:space="preserve">the inclusion must </w:t>
        </w:r>
        <w:r w:rsidR="000C3749">
          <w:rPr>
            <w:lang w:val="en-GB"/>
          </w:rPr>
          <w:t xml:space="preserve">have retained </w:t>
        </w:r>
        <w:r w:rsidR="00ED7051">
          <w:rPr>
            <w:lang w:val="en-GB"/>
          </w:rPr>
          <w:t xml:space="preserve">its volume, </w:t>
        </w:r>
        <w:r w:rsidR="000C3749">
          <w:rPr>
            <w:lang w:val="en-GB"/>
          </w:rPr>
          <w:t>and</w:t>
        </w:r>
        <w:r w:rsidR="00ED7051">
          <w:rPr>
            <w:lang w:val="en-GB"/>
          </w:rPr>
          <w:t xml:space="preserve"> nothing must have been added or removed </w:t>
        </w:r>
        <w:r w:rsidR="00ED7051">
          <w:rPr>
            <w:lang w:val="en-GB"/>
          </w:rPr>
          <w:fldChar w:fldCharType="begin"/>
        </w:r>
        <w:r w:rsidR="00ED7051">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ED7051">
          <w:rPr>
            <w:lang w:val="en-GB"/>
          </w:rPr>
          <w:fldChar w:fldCharType="separate"/>
        </w:r>
        <w:r w:rsidR="00ED7051" w:rsidRPr="00ED7051">
          <w:t>(</w:t>
        </w:r>
        <w:proofErr w:type="spellStart"/>
        <w:r w:rsidR="00ED7051" w:rsidRPr="00ED7051">
          <w:t>Roedder</w:t>
        </w:r>
        <w:proofErr w:type="spellEnd"/>
        <w:r w:rsidR="00ED7051" w:rsidRPr="00ED7051">
          <w:t xml:space="preserve">, 1984; </w:t>
        </w:r>
        <w:proofErr w:type="spellStart"/>
        <w:r w:rsidR="00ED7051" w:rsidRPr="00ED7051">
          <w:t>Hansteen</w:t>
        </w:r>
        <w:proofErr w:type="spellEnd"/>
        <w:r w:rsidR="00ED7051" w:rsidRPr="00ED7051">
          <w:t xml:space="preserve"> and </w:t>
        </w:r>
        <w:proofErr w:type="spellStart"/>
        <w:r w:rsidR="00ED7051" w:rsidRPr="00ED7051">
          <w:t>Klügel</w:t>
        </w:r>
        <w:proofErr w:type="spellEnd"/>
        <w:r w:rsidR="00ED7051" w:rsidRPr="00ED7051">
          <w:t>, 2008)</w:t>
        </w:r>
        <w:r w:rsidR="00ED7051">
          <w:rPr>
            <w:lang w:val="en-GB"/>
          </w:rPr>
          <w:fldChar w:fldCharType="end"/>
        </w:r>
        <w:r w:rsidR="00ED7051">
          <w:rPr>
            <w:lang w:val="en-GB"/>
          </w:rPr>
          <w:t xml:space="preserve">. Several challenges arise from natural deviations to these rules. </w:t>
        </w:r>
        <w:r w:rsidR="005335D5">
          <w:rPr>
            <w:lang w:val="en-GB"/>
          </w:rPr>
          <w:t>First</w:t>
        </w:r>
        <w:r w:rsidR="00ED7051">
          <w:rPr>
            <w:lang w:val="en-GB"/>
          </w:rPr>
          <w:t xml:space="preserve">, magmatic fluid inclusions can often trap mixtures of fluids (e.g., </w:t>
        </w:r>
        <w:r w:rsidR="00B74599">
          <w:rPr>
            <w:bCs/>
            <w:lang w:val="en-GB"/>
          </w:rPr>
          <w:t>H</w:t>
        </w:r>
        <w:r w:rsidR="00B74599" w:rsidRPr="00B74599">
          <w:rPr>
            <w:bCs/>
            <w:vertAlign w:val="subscript"/>
            <w:lang w:val="en-GB"/>
          </w:rPr>
          <w:t>2</w:t>
        </w:r>
        <w:r w:rsidR="00B74599">
          <w:rPr>
            <w:bCs/>
            <w:lang w:val="en-GB"/>
          </w:rPr>
          <w:t>O</w:t>
        </w:r>
        <w:r w:rsidR="000C3749">
          <w:rPr>
            <w:lang w:val="en-GB"/>
          </w:rPr>
          <w:t xml:space="preserve">, </w:t>
        </w:r>
        <w:r w:rsidR="00ED7051">
          <w:rPr>
            <w:lang w:val="en-GB"/>
          </w:rPr>
          <w:t>CO</w:t>
        </w:r>
        <w:r w:rsidR="00ED7051" w:rsidRPr="00107BBF">
          <w:rPr>
            <w:vertAlign w:val="subscript"/>
            <w:lang w:val="en-GB"/>
          </w:rPr>
          <w:t>2</w:t>
        </w:r>
        <w:r w:rsidR="00ED7051">
          <w:rPr>
            <w:lang w:val="en-GB"/>
          </w:rPr>
          <w:t>, SO</w:t>
        </w:r>
        <w:r w:rsidR="00ED7051" w:rsidRPr="00107BBF">
          <w:rPr>
            <w:vertAlign w:val="subscript"/>
            <w:lang w:val="en-GB"/>
          </w:rPr>
          <w:t>2</w:t>
        </w:r>
        <w:r w:rsidR="000C3749">
          <w:rPr>
            <w:lang w:val="en-GB"/>
          </w:rPr>
          <w:t>, N</w:t>
        </w:r>
        <w:r w:rsidR="00ED7051" w:rsidRPr="00107BBF">
          <w:rPr>
            <w:vertAlign w:val="subscript"/>
            <w:lang w:val="en-GB"/>
          </w:rPr>
          <w:t>2</w:t>
        </w:r>
        <w:r w:rsidR="00ED7051">
          <w:rPr>
            <w:lang w:val="en-GB"/>
          </w:rPr>
          <w:t>,</w:t>
        </w:r>
        <w:r w:rsidR="000C3749">
          <w:rPr>
            <w:lang w:val="en-GB"/>
          </w:rPr>
          <w:t xml:space="preserve"> CO, H</w:t>
        </w:r>
        <w:r w:rsidR="000C3749" w:rsidRPr="008E4DA6">
          <w:rPr>
            <w:vertAlign w:val="subscript"/>
            <w:lang w:val="en-GB"/>
          </w:rPr>
          <w:t>2</w:t>
        </w:r>
        <w:r w:rsidR="000C3749">
          <w:rPr>
            <w:lang w:val="en-GB"/>
          </w:rPr>
          <w:t>S,</w:t>
        </w:r>
        <w:r w:rsidR="00ED7051">
          <w:rPr>
            <w:lang w:val="en-GB"/>
          </w:rPr>
          <w:t xml:space="preserve"> etc). It is generally accepted that a few mol% of a different fluid does not have significant effects on fluid inclusion barometry, but </w:t>
        </w:r>
        <w:r w:rsidR="0097696E">
          <w:rPr>
            <w:lang w:val="en-GB"/>
          </w:rPr>
          <w:t xml:space="preserve">it </w:t>
        </w:r>
        <w:r w:rsidR="0053750B">
          <w:rPr>
            <w:lang w:val="en-GB"/>
          </w:rPr>
          <w:t>can contribute to increased uncertainty</w:t>
        </w:r>
        <w:r w:rsidR="00AB24ED">
          <w:rPr>
            <w:lang w:val="en-GB"/>
          </w:rPr>
          <w:t xml:space="preserve"> </w:t>
        </w:r>
        <w:r w:rsidR="00AB24ED">
          <w:rPr>
            <w:lang w:val="en-GB"/>
          </w:rPr>
          <w:fldChar w:fldCharType="begin"/>
        </w:r>
        <w:r w:rsidR="000E48EE">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AB24ED">
          <w:rPr>
            <w:lang w:val="en-GB"/>
          </w:rPr>
          <w:fldChar w:fldCharType="separate"/>
        </w:r>
        <w:r w:rsidR="00AB24ED" w:rsidRPr="00AB24ED">
          <w:t>(</w:t>
        </w:r>
        <w:r w:rsidR="0097696E">
          <w:t xml:space="preserve">Fig. 1c-d; </w:t>
        </w:r>
        <w:proofErr w:type="spellStart"/>
        <w:r w:rsidR="00AB24ED" w:rsidRPr="00AB24ED">
          <w:t>Hansteen</w:t>
        </w:r>
        <w:proofErr w:type="spellEnd"/>
        <w:r w:rsidR="00AB24ED" w:rsidRPr="00AB24ED">
          <w:t xml:space="preserve"> and </w:t>
        </w:r>
        <w:proofErr w:type="spellStart"/>
        <w:r w:rsidR="00AB24ED" w:rsidRPr="00AB24ED">
          <w:t>Klügel</w:t>
        </w:r>
        <w:proofErr w:type="spellEnd"/>
        <w:r w:rsidR="00AB24ED" w:rsidRPr="00AB24ED">
          <w:t>, 2008)</w:t>
        </w:r>
        <w:r w:rsidR="00AB24ED">
          <w:rPr>
            <w:lang w:val="en-GB"/>
          </w:rPr>
          <w:fldChar w:fldCharType="end"/>
        </w:r>
        <w:r w:rsidR="0053750B">
          <w:rPr>
            <w:lang w:val="en-GB"/>
          </w:rPr>
          <w:t xml:space="preserve">. For example, it is not uncommon for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to be present in exsolved magmatic fluids trapped in fluid inclusions, making the use of a mixed </w:t>
        </w:r>
        <w:r w:rsidR="00B74599">
          <w:rPr>
            <w:bCs/>
            <w:lang w:val="en-GB"/>
          </w:rPr>
          <w:t>H</w:t>
        </w:r>
        <w:r w:rsidR="00B74599" w:rsidRPr="00B74599">
          <w:rPr>
            <w:bCs/>
            <w:vertAlign w:val="subscript"/>
            <w:lang w:val="en-GB"/>
          </w:rPr>
          <w:t>2</w:t>
        </w:r>
        <w:r w:rsidR="00B74599">
          <w:rPr>
            <w:bCs/>
            <w:lang w:val="en-GB"/>
          </w:rPr>
          <w:t>O</w:t>
        </w:r>
        <w:r w:rsidR="0053750B">
          <w:rPr>
            <w:lang w:val="en-GB"/>
          </w:rPr>
          <w:t>-CO</w:t>
        </w:r>
        <w:r w:rsidR="0053750B" w:rsidRPr="00107BBF">
          <w:rPr>
            <w:vertAlign w:val="subscript"/>
            <w:lang w:val="en-GB"/>
          </w:rPr>
          <w:t>2</w:t>
        </w:r>
        <w:r w:rsidR="0053750B">
          <w:rPr>
            <w:lang w:val="en-GB"/>
          </w:rPr>
          <w:t xml:space="preserve"> equation of state necessary to calculate pressure from CO</w:t>
        </w:r>
        <w:r w:rsidR="0053750B" w:rsidRPr="00107BBF">
          <w:rPr>
            <w:vertAlign w:val="subscript"/>
            <w:lang w:val="en-GB"/>
          </w:rPr>
          <w:t>2</w:t>
        </w:r>
        <w:r w:rsidR="0053750B">
          <w:rPr>
            <w:lang w:val="en-GB"/>
          </w:rPr>
          <w:t xml:space="preserve"> density. This of course requires estimating the mol%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in the inclusion at time of entrapment which </w:t>
        </w:r>
        <w:r w:rsidR="00AE373C">
          <w:rPr>
            <w:lang w:val="en-GB"/>
          </w:rPr>
          <w:t>is often not</w:t>
        </w:r>
        <w:r w:rsidR="0053750B">
          <w:rPr>
            <w:lang w:val="en-GB"/>
          </w:rPr>
          <w:t xml:space="preserve"> straightforward as th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can be lost via diffusion through the host or </w:t>
        </w:r>
        <w:r w:rsidR="00AB24ED">
          <w:rPr>
            <w:lang w:val="en-GB"/>
          </w:rPr>
          <w:t xml:space="preserve">have reacted with the host </w:t>
        </w:r>
        <w:r w:rsidR="000E48EE">
          <w:rPr>
            <w:lang w:val="en-GB"/>
          </w:rPr>
          <w:t>forming</w:t>
        </w:r>
        <w:r w:rsidR="0053750B">
          <w:rPr>
            <w:lang w:val="en-GB"/>
          </w:rPr>
          <w:t xml:space="preserve"> carbonate crystals</w:t>
        </w:r>
        <w:r w:rsidR="000C3749">
          <w:rPr>
            <w:lang w:val="en-GB"/>
          </w:rPr>
          <w:t xml:space="preserve"> and/or talc</w:t>
        </w:r>
        <w:r w:rsidR="0053750B">
          <w:rPr>
            <w:lang w:val="en-GB"/>
          </w:rPr>
          <w:t xml:space="preserve">. When th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has not been lost, the mol%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in the inclusion can sometimes be measured by Raman spectroscopy if the inclusion is heated &gt; ~150 °C; (</w:t>
        </w:r>
        <w:r w:rsidR="0053750B">
          <w:rPr>
            <w:lang w:val="en-GB"/>
          </w:rPr>
          <w:fldChar w:fldCharType="begin"/>
        </w:r>
        <w:r w:rsidR="000E48EE">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sidR="0053750B">
          <w:rPr>
            <w:lang w:val="en-GB"/>
          </w:rPr>
          <w:fldChar w:fldCharType="separate"/>
        </w:r>
        <w:proofErr w:type="spellStart"/>
        <w:r w:rsidR="0053750B" w:rsidRPr="0053750B">
          <w:t>Berkesi</w:t>
        </w:r>
        <w:proofErr w:type="spellEnd"/>
        <w:r w:rsidR="0053750B" w:rsidRPr="0053750B">
          <w:t xml:space="preserve"> </w:t>
        </w:r>
        <w:r w:rsidR="0053750B" w:rsidRPr="0053750B">
          <w:rPr>
            <w:i/>
            <w:iCs/>
          </w:rPr>
          <w:t>et al.</w:t>
        </w:r>
        <w:r w:rsidR="0053750B" w:rsidRPr="0053750B">
          <w:t>, 2012</w:t>
        </w:r>
        <w:r w:rsidR="0053750B">
          <w:rPr>
            <w:lang w:val="en-GB"/>
          </w:rPr>
          <w:fldChar w:fldCharType="end"/>
        </w:r>
        <w:r w:rsidR="0053750B">
          <w:rPr>
            <w:lang w:val="en-GB"/>
          </w:rPr>
          <w:t>)</w:t>
        </w:r>
        <w:r w:rsidR="000E48EE">
          <w:rPr>
            <w:lang w:val="en-GB"/>
          </w:rPr>
          <w:t xml:space="preserve"> where </w:t>
        </w:r>
        <w:r w:rsidR="00B74599">
          <w:rPr>
            <w:bCs/>
            <w:lang w:val="en-GB"/>
          </w:rPr>
          <w:t>H</w:t>
        </w:r>
        <w:r w:rsidR="00B74599" w:rsidRPr="00B74599">
          <w:rPr>
            <w:bCs/>
            <w:vertAlign w:val="subscript"/>
            <w:lang w:val="en-GB"/>
          </w:rPr>
          <w:t>2</w:t>
        </w:r>
        <w:r w:rsidR="00B74599">
          <w:rPr>
            <w:bCs/>
            <w:lang w:val="en-GB"/>
          </w:rPr>
          <w:t>O</w:t>
        </w:r>
        <w:r w:rsidR="000E48EE">
          <w:rPr>
            <w:lang w:val="en-GB"/>
          </w:rPr>
          <w:t xml:space="preserve"> and CO</w:t>
        </w:r>
        <w:r w:rsidR="000E48EE" w:rsidRPr="00107BBF">
          <w:rPr>
            <w:vertAlign w:val="subscript"/>
            <w:lang w:val="en-GB"/>
          </w:rPr>
          <w:t>2</w:t>
        </w:r>
        <w:r w:rsidR="000E48EE">
          <w:rPr>
            <w:lang w:val="en-GB"/>
          </w:rPr>
          <w:t xml:space="preserve"> are miscible.</w:t>
        </w:r>
        <w:r w:rsidR="0053750B">
          <w:rPr>
            <w:lang w:val="en-GB"/>
          </w:rPr>
          <w:t xml:space="preserve"> </w:t>
        </w:r>
        <w:r w:rsidR="00AB24ED">
          <w:rPr>
            <w:lang w:val="en-GB"/>
          </w:rPr>
          <w:t>In many cases, studies have</w:t>
        </w:r>
        <w:r w:rsidR="0097696E">
          <w:rPr>
            <w:lang w:val="en-GB"/>
          </w:rPr>
          <w:t xml:space="preserve"> often</w:t>
        </w:r>
        <w:r w:rsidR="00AB24ED">
          <w:rPr>
            <w:lang w:val="en-GB"/>
          </w:rPr>
          <w:t xml:space="preserve"> </w:t>
        </w:r>
        <w:r w:rsidR="0053750B">
          <w:rPr>
            <w:lang w:val="en-GB"/>
          </w:rPr>
          <w:t xml:space="preserve">simply </w:t>
        </w:r>
        <w:r w:rsidR="00AB24ED">
          <w:rPr>
            <w:lang w:val="en-GB"/>
          </w:rPr>
          <w:t xml:space="preserve">assumed </w:t>
        </w:r>
        <w:r w:rsidR="0097696E">
          <w:rPr>
            <w:lang w:val="en-GB"/>
          </w:rPr>
          <w:t xml:space="preserve">the </w:t>
        </w:r>
        <w:r w:rsidR="00B74599">
          <w:rPr>
            <w:bCs/>
            <w:lang w:val="en-GB"/>
          </w:rPr>
          <w:t>H</w:t>
        </w:r>
        <w:r w:rsidR="00B74599" w:rsidRPr="00B74599">
          <w:rPr>
            <w:bCs/>
            <w:vertAlign w:val="subscript"/>
            <w:lang w:val="en-GB"/>
          </w:rPr>
          <w:t>2</w:t>
        </w:r>
        <w:r w:rsidR="00B74599">
          <w:rPr>
            <w:bCs/>
            <w:lang w:val="en-GB"/>
          </w:rPr>
          <w:t>O</w:t>
        </w:r>
        <w:r w:rsidR="0097696E">
          <w:rPr>
            <w:lang w:val="en-GB"/>
          </w:rPr>
          <w:t xml:space="preserve"> has been lost, and corrected the measured density based on </w:t>
        </w:r>
        <w:r w:rsidR="00D61029">
          <w:rPr>
            <w:lang w:val="en-GB"/>
          </w:rPr>
          <w:t>the molar proportion of</w:t>
        </w:r>
        <w:r w:rsidR="0053750B">
          <w:rPr>
            <w:lang w:val="en-GB"/>
          </w:rPr>
          <w:t xml:space="preserv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w:t>
        </w:r>
        <w:r w:rsidR="00AB24ED">
          <w:rPr>
            <w:lang w:val="en-GB"/>
          </w:rPr>
          <w:t>i.e.,</w:t>
        </w:r>
        <w:r w:rsidR="0053750B">
          <w:rPr>
            <w:lang w:val="en-GB"/>
          </w:rPr>
          <w:t xml:space="preserve"> </w:t>
        </w:r>
      </w:ins>
      <m:oMath>
        <m:sSub>
          <m:sSubPr>
            <m:ctrlPr>
              <w:ins w:id="39" w:author="Charlotte Devitre" w:date="2024-08-05T16:38:00Z" w16du:dateUtc="2024-08-05T23:38:00Z">
                <w:rPr>
                  <w:rFonts w:ascii="Cambria Math" w:hAnsi="Cambria Math"/>
                  <w:b/>
                  <w:bCs/>
                  <w:i/>
                  <w:iCs/>
                  <w:lang w:val="en-GB"/>
                </w:rPr>
              </w:ins>
            </m:ctrlPr>
          </m:sSubPr>
          <m:e>
            <m:r>
              <w:ins w:id="40" w:author="Charlotte Devitre" w:date="2024-08-05T16:38:00Z" w16du:dateUtc="2024-08-05T23:38:00Z">
                <m:rPr>
                  <m:sty m:val="bi"/>
                </m:rPr>
                <w:rPr>
                  <w:rFonts w:ascii="Cambria Math" w:hAnsi="Cambria Math"/>
                  <w:lang w:val="en-GB"/>
                </w:rPr>
                <m:t>X</m:t>
              </w:ins>
            </m:r>
          </m:e>
          <m:sub>
            <m:sSub>
              <m:sSubPr>
                <m:ctrlPr>
                  <w:ins w:id="41" w:author="Charlotte Devitre" w:date="2024-08-05T16:38:00Z" w16du:dateUtc="2024-08-05T23:38:00Z">
                    <w:rPr>
                      <w:rFonts w:ascii="Cambria Math" w:hAnsi="Cambria Math"/>
                      <w:b/>
                      <w:bCs/>
                      <w:i/>
                      <w:iCs/>
                      <w:lang w:val="en-GB"/>
                    </w:rPr>
                  </w:ins>
                </m:ctrlPr>
              </m:sSubPr>
              <m:e>
                <m:r>
                  <w:ins w:id="42" w:author="Charlotte Devitre" w:date="2024-08-05T16:38:00Z" w16du:dateUtc="2024-08-05T23:38:00Z">
                    <m:rPr>
                      <m:sty m:val="bi"/>
                    </m:rPr>
                    <w:rPr>
                      <w:rFonts w:ascii="Cambria Math" w:hAnsi="Cambria Math"/>
                      <w:lang w:val="en-GB"/>
                    </w:rPr>
                    <m:t>H</m:t>
                  </w:ins>
                </m:r>
              </m:e>
              <m:sub>
                <m:r>
                  <w:ins w:id="43" w:author="Charlotte Devitre" w:date="2024-08-05T16:38:00Z" w16du:dateUtc="2024-08-05T23:38:00Z">
                    <m:rPr>
                      <m:sty m:val="bi"/>
                    </m:rPr>
                    <w:rPr>
                      <w:rFonts w:ascii="Cambria Math" w:hAnsi="Cambria Math"/>
                      <w:lang w:val="en-GB"/>
                    </w:rPr>
                    <m:t>2</m:t>
                  </w:ins>
                </m:r>
              </m:sub>
            </m:sSub>
            <m:r>
              <w:ins w:id="44" w:author="Charlotte Devitre" w:date="2024-08-05T16:38:00Z" w16du:dateUtc="2024-08-05T23:38:00Z">
                <m:rPr>
                  <m:sty m:val="bi"/>
                </m:rPr>
                <w:rPr>
                  <w:rFonts w:ascii="Cambria Math" w:hAnsi="Cambria Math"/>
                  <w:lang w:val="en-GB"/>
                </w:rPr>
                <m:t>O</m:t>
              </w:ins>
            </m:r>
          </m:sub>
        </m:sSub>
      </m:oMath>
      <w:ins w:id="45" w:author="Charlotte Devitre" w:date="2024-08-05T16:38:00Z" w16du:dateUtc="2024-08-05T23:38:00Z">
        <w:r w:rsidR="00D61029">
          <w:rPr>
            <w:b/>
            <w:bCs/>
            <w:i/>
            <w:iCs/>
            <w:lang w:val="en-GB"/>
          </w:rPr>
          <w:t xml:space="preserve"> </w:t>
        </w:r>
        <w:r w:rsidR="0053750B">
          <w:rPr>
            <w:lang w:val="en-GB"/>
          </w:rPr>
          <w:t>~</w:t>
        </w:r>
        <w:r w:rsidR="00D61029">
          <w:rPr>
            <w:lang w:val="en-GB"/>
          </w:rPr>
          <w:t>10</w:t>
        </w:r>
        <w:r w:rsidR="0053750B">
          <w:rPr>
            <w:lang w:val="en-GB"/>
          </w:rPr>
          <w:t xml:space="preserve"> mol%)</w:t>
        </w:r>
        <w:r w:rsidR="00ED7051">
          <w:rPr>
            <w:lang w:val="en-GB"/>
          </w:rPr>
          <w:t xml:space="preserve"> </w:t>
        </w:r>
        <w:r w:rsidR="0097696E">
          <w:rPr>
            <w:lang w:val="en-GB"/>
          </w:rPr>
          <w:t>and molar ratios</w:t>
        </w:r>
        <w:r w:rsidR="0053750B">
          <w:rPr>
            <w:lang w:val="en-GB"/>
          </w:rPr>
          <w:t xml:space="preserve"> (e.g., </w:t>
        </w:r>
        <w:r w:rsidR="0053750B">
          <w:rPr>
            <w:lang w:val="en-GB"/>
          </w:rPr>
          <w:fldChar w:fldCharType="begin"/>
        </w:r>
        <w:r w:rsidR="000E48EE">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53750B">
          <w:rPr>
            <w:lang w:val="en-GB"/>
          </w:rPr>
          <w:fldChar w:fldCharType="separate"/>
        </w:r>
        <w:proofErr w:type="spellStart"/>
        <w:r w:rsidR="0053750B" w:rsidRPr="0053750B">
          <w:t>Klügel</w:t>
        </w:r>
        <w:proofErr w:type="spellEnd"/>
        <w:r w:rsidR="0053750B" w:rsidRPr="0053750B">
          <w:t xml:space="preserve"> </w:t>
        </w:r>
        <w:r w:rsidR="0053750B" w:rsidRPr="0053750B">
          <w:rPr>
            <w:i/>
            <w:iCs/>
          </w:rPr>
          <w:t>et al.</w:t>
        </w:r>
        <w:r w:rsidR="0053750B" w:rsidRPr="0053750B">
          <w:t xml:space="preserve">, 2005; </w:t>
        </w:r>
        <w:proofErr w:type="spellStart"/>
        <w:r w:rsidR="0053750B" w:rsidRPr="0053750B">
          <w:t>Hansteen</w:t>
        </w:r>
        <w:proofErr w:type="spellEnd"/>
        <w:r w:rsidR="0053750B" w:rsidRPr="0053750B">
          <w:t xml:space="preserve"> and </w:t>
        </w:r>
        <w:proofErr w:type="spellStart"/>
        <w:r w:rsidR="0053750B" w:rsidRPr="0053750B">
          <w:t>Klügel</w:t>
        </w:r>
        <w:proofErr w:type="spellEnd"/>
        <w:r w:rsidR="0053750B" w:rsidRPr="0053750B">
          <w:t xml:space="preserve">, 2008; </w:t>
        </w:r>
        <w:proofErr w:type="spellStart"/>
        <w:r w:rsidR="0053750B" w:rsidRPr="0053750B">
          <w:t>Hildner</w:t>
        </w:r>
        <w:proofErr w:type="spellEnd"/>
        <w:r w:rsidR="0053750B" w:rsidRPr="0053750B">
          <w:t xml:space="preserve"> </w:t>
        </w:r>
        <w:r w:rsidR="0053750B" w:rsidRPr="0053750B">
          <w:rPr>
            <w:i/>
            <w:iCs/>
          </w:rPr>
          <w:t>et al.</w:t>
        </w:r>
        <w:r w:rsidR="0053750B" w:rsidRPr="0053750B">
          <w:t>, 2011, 2012)</w:t>
        </w:r>
        <w:r w:rsidR="0053750B">
          <w:rPr>
            <w:lang w:val="en-GB"/>
          </w:rPr>
          <w:fldChar w:fldCharType="end"/>
        </w:r>
        <w:r w:rsidR="0053750B">
          <w:rPr>
            <w:lang w:val="en-GB"/>
          </w:rPr>
          <w:t>.</w:t>
        </w:r>
        <w:r w:rsidR="00ED7051">
          <w:rPr>
            <w:lang w:val="en-GB"/>
          </w:rPr>
          <w:t xml:space="preserve"> </w:t>
        </w:r>
        <w:r w:rsidR="0097696E">
          <w:rPr>
            <w:lang w:val="en-GB"/>
          </w:rPr>
          <w:t xml:space="preserve">From there, pressures can be calculated using a mixed </w:t>
        </w:r>
        <w:r w:rsidR="00B74599">
          <w:rPr>
            <w:bCs/>
            <w:lang w:val="en-GB"/>
          </w:rPr>
          <w:t>H</w:t>
        </w:r>
        <w:r w:rsidR="00B74599" w:rsidRPr="00B74599">
          <w:rPr>
            <w:bCs/>
            <w:vertAlign w:val="subscript"/>
            <w:lang w:val="en-GB"/>
          </w:rPr>
          <w:t>2</w:t>
        </w:r>
        <w:r w:rsidR="00B74599">
          <w:rPr>
            <w:bCs/>
            <w:lang w:val="en-GB"/>
          </w:rPr>
          <w:t>O</w:t>
        </w:r>
        <w:r w:rsidR="0097696E">
          <w:rPr>
            <w:lang w:val="en-GB"/>
          </w:rPr>
          <w:t>-CO</w:t>
        </w:r>
        <w:r w:rsidR="0097696E" w:rsidRPr="00107BBF">
          <w:rPr>
            <w:vertAlign w:val="subscript"/>
            <w:lang w:val="en-GB"/>
          </w:rPr>
          <w:t>2</w:t>
        </w:r>
        <w:r w:rsidR="0097696E">
          <w:rPr>
            <w:lang w:val="en-GB"/>
          </w:rPr>
          <w:t xml:space="preserve"> equations of state. In general, &lt;10 mol% </w:t>
        </w:r>
        <w:r w:rsidR="00B74599">
          <w:rPr>
            <w:bCs/>
            <w:lang w:val="en-GB"/>
          </w:rPr>
          <w:t>H</w:t>
        </w:r>
        <w:r w:rsidR="00B74599" w:rsidRPr="00B74599">
          <w:rPr>
            <w:bCs/>
            <w:vertAlign w:val="subscript"/>
            <w:lang w:val="en-GB"/>
          </w:rPr>
          <w:t>2</w:t>
        </w:r>
        <w:r w:rsidR="00B74599">
          <w:rPr>
            <w:bCs/>
            <w:lang w:val="en-GB"/>
          </w:rPr>
          <w:t>O</w:t>
        </w:r>
        <w:r w:rsidR="0097696E">
          <w:rPr>
            <w:lang w:val="en-GB"/>
          </w:rPr>
          <w:t xml:space="preserve"> in the fluid causes a </w:t>
        </w:r>
        <w:r w:rsidR="00275242">
          <w:rPr>
            <w:lang w:val="en-GB"/>
          </w:rPr>
          <w:t>relatively small</w:t>
        </w:r>
        <w:r w:rsidR="0097696E">
          <w:rPr>
            <w:lang w:val="en-GB"/>
          </w:rPr>
          <w:t xml:space="preserve"> difference on the calculated pressures </w:t>
        </w:r>
        <w:r w:rsidR="00275242">
          <w:rPr>
            <w:lang w:val="en-GB"/>
          </w:rPr>
          <w:t>and depths, though the effect is more pronounced at higher CO</w:t>
        </w:r>
        <w:r w:rsidR="00275242" w:rsidRPr="00107BBF">
          <w:rPr>
            <w:vertAlign w:val="subscript"/>
            <w:lang w:val="en-GB"/>
          </w:rPr>
          <w:t>2</w:t>
        </w:r>
        <w:r w:rsidR="00275242">
          <w:rPr>
            <w:lang w:val="en-GB"/>
          </w:rPr>
          <w:t xml:space="preserve"> densities (Fig. 1c-d).</w:t>
        </w:r>
        <w:r w:rsidR="0097696E">
          <w:rPr>
            <w:lang w:val="en-GB"/>
          </w:rPr>
          <w:t xml:space="preserve"> </w:t>
        </w:r>
        <w:r w:rsidR="00D61029">
          <w:rPr>
            <w:lang w:val="en-GB"/>
          </w:rPr>
          <w:t xml:space="preserve">For instance, with a </w:t>
        </w:r>
      </w:ins>
      <m:oMath>
        <m:sSub>
          <m:sSubPr>
            <m:ctrlPr>
              <w:ins w:id="46" w:author="Charlotte Devitre" w:date="2024-08-05T16:38:00Z" w16du:dateUtc="2024-08-05T23:38:00Z">
                <w:rPr>
                  <w:rFonts w:ascii="Cambria Math" w:hAnsi="Cambria Math"/>
                  <w:b/>
                  <w:bCs/>
                  <w:i/>
                  <w:iCs/>
                  <w:lang w:val="en-GB"/>
                </w:rPr>
              </w:ins>
            </m:ctrlPr>
          </m:sSubPr>
          <m:e>
            <m:r>
              <w:ins w:id="47" w:author="Charlotte Devitre" w:date="2024-08-05T16:38:00Z" w16du:dateUtc="2024-08-05T23:38:00Z">
                <m:rPr>
                  <m:sty m:val="bi"/>
                </m:rPr>
                <w:rPr>
                  <w:rFonts w:ascii="Cambria Math" w:hAnsi="Cambria Math"/>
                  <w:lang w:val="en-GB"/>
                </w:rPr>
                <m:t>X</m:t>
              </w:ins>
            </m:r>
          </m:e>
          <m:sub>
            <m:sSub>
              <m:sSubPr>
                <m:ctrlPr>
                  <w:ins w:id="48" w:author="Charlotte Devitre" w:date="2024-08-05T16:38:00Z" w16du:dateUtc="2024-08-05T23:38:00Z">
                    <w:rPr>
                      <w:rFonts w:ascii="Cambria Math" w:hAnsi="Cambria Math"/>
                      <w:b/>
                      <w:bCs/>
                      <w:i/>
                      <w:iCs/>
                      <w:lang w:val="en-GB"/>
                    </w:rPr>
                  </w:ins>
                </m:ctrlPr>
              </m:sSubPr>
              <m:e>
                <m:r>
                  <w:ins w:id="49" w:author="Charlotte Devitre" w:date="2024-08-05T16:38:00Z" w16du:dateUtc="2024-08-05T23:38:00Z">
                    <m:rPr>
                      <m:sty m:val="bi"/>
                    </m:rPr>
                    <w:rPr>
                      <w:rFonts w:ascii="Cambria Math" w:hAnsi="Cambria Math"/>
                      <w:lang w:val="en-GB"/>
                    </w:rPr>
                    <m:t>H</m:t>
                  </w:ins>
                </m:r>
              </m:e>
              <m:sub>
                <m:r>
                  <w:ins w:id="50" w:author="Charlotte Devitre" w:date="2024-08-05T16:38:00Z" w16du:dateUtc="2024-08-05T23:38:00Z">
                    <m:rPr>
                      <m:sty m:val="bi"/>
                    </m:rPr>
                    <w:rPr>
                      <w:rFonts w:ascii="Cambria Math" w:hAnsi="Cambria Math"/>
                      <w:lang w:val="en-GB"/>
                    </w:rPr>
                    <m:t>2</m:t>
                  </w:ins>
                </m:r>
              </m:sub>
            </m:sSub>
            <m:r>
              <w:ins w:id="51" w:author="Charlotte Devitre" w:date="2024-08-05T16:38:00Z" w16du:dateUtc="2024-08-05T23:38:00Z">
                <m:rPr>
                  <m:sty m:val="bi"/>
                </m:rPr>
                <w:rPr>
                  <w:rFonts w:ascii="Cambria Math" w:hAnsi="Cambria Math"/>
                  <w:lang w:val="en-GB"/>
                </w:rPr>
                <m:t>O</m:t>
              </w:ins>
            </m:r>
          </m:sub>
        </m:sSub>
      </m:oMath>
      <w:ins w:id="52" w:author="Charlotte Devitre" w:date="2024-08-05T16:38:00Z" w16du:dateUtc="2024-08-05T23:38:00Z">
        <w:r w:rsidR="00D61029">
          <w:rPr>
            <w:b/>
            <w:bCs/>
            <w:iCs/>
            <w:lang w:val="en-GB"/>
          </w:rPr>
          <w:t xml:space="preserve"> </w:t>
        </w:r>
        <w:r w:rsidR="00D61029" w:rsidRPr="00107BBF">
          <w:rPr>
            <w:iCs/>
            <w:lang w:val="en-GB"/>
          </w:rPr>
          <w:t>of 10 mol%</w:t>
        </w:r>
        <w:r w:rsidR="00360085" w:rsidRPr="00107BBF">
          <w:rPr>
            <w:iCs/>
            <w:lang w:val="en-GB"/>
          </w:rPr>
          <w:t>, the difference in</w:t>
        </w:r>
        <w:r w:rsidR="00360085">
          <w:rPr>
            <w:iCs/>
            <w:lang w:val="en-GB"/>
          </w:rPr>
          <w:t xml:space="preserve"> pressure between the </w:t>
        </w:r>
        <w:r w:rsidR="00CD0165">
          <w:rPr>
            <w:iCs/>
            <w:lang w:val="en-GB"/>
          </w:rPr>
          <w:t>pure CO</w:t>
        </w:r>
        <w:r w:rsidR="00CD0165" w:rsidRPr="00107BBF">
          <w:rPr>
            <w:iCs/>
            <w:vertAlign w:val="subscript"/>
            <w:lang w:val="en-GB"/>
          </w:rPr>
          <w:t>2</w:t>
        </w:r>
        <w:r w:rsidR="00CD0165">
          <w:rPr>
            <w:iCs/>
            <w:lang w:val="en-GB"/>
          </w:rPr>
          <w:t xml:space="preserve"> </w:t>
        </w:r>
        <w:r w:rsidR="00360085">
          <w:rPr>
            <w:iCs/>
            <w:lang w:val="en-GB"/>
          </w:rPr>
          <w:fldChar w:fldCharType="begin"/>
        </w:r>
        <w:r w:rsidR="00082014">
          <w:rPr>
            <w:iCs/>
            <w:lang w:val="en-GB"/>
          </w:rPr>
          <w:instrText xml:space="preserve"> ADDIN ZOTERO_ITEM CSL_CITATION {"citationID":"cIoScejx","properties":{"formattedCitation":"(Span and Wagner, 1996)","plainCitation":"(Span and Wagner, 1996)","noteIndex":0},"citationItems":[{"id":"arzDaMLZ/sA2uGz4o","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360085">
          <w:rPr>
            <w:iCs/>
            <w:lang w:val="en-GB"/>
          </w:rPr>
          <w:fldChar w:fldCharType="separate"/>
        </w:r>
        <w:r w:rsidR="00360085">
          <w:rPr>
            <w:iCs/>
            <w:noProof/>
            <w:lang w:val="en-GB"/>
          </w:rPr>
          <w:t>(Span and Wagner, 1996)</w:t>
        </w:r>
        <w:r w:rsidR="00360085">
          <w:rPr>
            <w:iCs/>
            <w:lang w:val="en-GB"/>
          </w:rPr>
          <w:fldChar w:fldCharType="end"/>
        </w:r>
        <w:r w:rsidR="00360085">
          <w:rPr>
            <w:iCs/>
            <w:lang w:val="en-GB"/>
          </w:rPr>
          <w:t xml:space="preserve"> and the </w:t>
        </w:r>
        <w:r w:rsidR="00CD0165">
          <w:rPr>
            <w:iCs/>
            <w:lang w:val="en-GB"/>
          </w:rPr>
          <w:t xml:space="preserve">mixed </w:t>
        </w:r>
        <w:r w:rsidR="00B74599">
          <w:rPr>
            <w:bCs/>
            <w:lang w:val="en-GB"/>
          </w:rPr>
          <w:t>H</w:t>
        </w:r>
        <w:r w:rsidR="00B74599" w:rsidRPr="00B74599">
          <w:rPr>
            <w:bCs/>
            <w:vertAlign w:val="subscript"/>
            <w:lang w:val="en-GB"/>
          </w:rPr>
          <w:t>2</w:t>
        </w:r>
        <w:r w:rsidR="00B74599">
          <w:rPr>
            <w:bCs/>
            <w:lang w:val="en-GB"/>
          </w:rPr>
          <w:t>O</w:t>
        </w:r>
        <w:r w:rsidR="00CD0165">
          <w:rPr>
            <w:iCs/>
            <w:lang w:val="en-GB"/>
          </w:rPr>
          <w:t>-CO</w:t>
        </w:r>
        <w:r w:rsidR="00CD0165" w:rsidRPr="00107BBF">
          <w:rPr>
            <w:iCs/>
            <w:vertAlign w:val="subscript"/>
            <w:lang w:val="en-GB"/>
          </w:rPr>
          <w:t>2</w:t>
        </w:r>
        <w:r w:rsidR="00CD0165">
          <w:rPr>
            <w:iCs/>
            <w:lang w:val="en-GB"/>
          </w:rPr>
          <w:t xml:space="preserve"> </w:t>
        </w:r>
        <w:r w:rsidR="00360085">
          <w:rPr>
            <w:iCs/>
            <w:lang w:val="en-GB"/>
          </w:rPr>
          <w:fldChar w:fldCharType="begin"/>
        </w:r>
        <w:r w:rsidR="00082014">
          <w:rPr>
            <w:iCs/>
            <w:lang w:val="en-GB"/>
          </w:rPr>
          <w:instrText xml:space="preserve"> ADDIN ZOTERO_ITEM CSL_CITATION {"citationID":"VZ7l3nJ6","properties":{"formattedCitation":"(Duan and Zhang, 2006)","plainCitation":"(Duan and Zhang, 2006)","noteIndex":0},"citationItems":[{"id":"arzDaMLZ/MJDx7Cft","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60085">
          <w:rPr>
            <w:iCs/>
            <w:lang w:val="en-GB"/>
          </w:rPr>
          <w:fldChar w:fldCharType="separate"/>
        </w:r>
        <w:r w:rsidR="00360085">
          <w:rPr>
            <w:iCs/>
            <w:noProof/>
            <w:lang w:val="en-GB"/>
          </w:rPr>
          <w:t>(Duan and Zhang, 2006)</w:t>
        </w:r>
        <w:r w:rsidR="00360085">
          <w:rPr>
            <w:iCs/>
            <w:lang w:val="en-GB"/>
          </w:rPr>
          <w:fldChar w:fldCharType="end"/>
        </w:r>
        <w:r w:rsidR="00360085" w:rsidRPr="00107BBF">
          <w:rPr>
            <w:iCs/>
            <w:lang w:val="en-GB"/>
          </w:rPr>
          <w:t xml:space="preserve"> </w:t>
        </w:r>
        <w:r w:rsidR="00D61029" w:rsidRPr="00107BBF">
          <w:rPr>
            <w:iCs/>
            <w:lang w:val="en-GB"/>
          </w:rPr>
          <w:t xml:space="preserve"> </w:t>
        </w:r>
        <w:r w:rsidR="00360085">
          <w:rPr>
            <w:iCs/>
            <w:lang w:val="en-GB"/>
          </w:rPr>
          <w:t xml:space="preserve">equations of state is </w:t>
        </w:r>
        <w:r w:rsidR="00360085">
          <w:rPr>
            <w:iCs/>
            <w:lang w:val="en-GB"/>
          </w:rPr>
          <w:lastRenderedPageBreak/>
          <w:t>only ~10 % at 30 MPa (~1 km)</w:t>
        </w:r>
        <w:r w:rsidR="00CD0165">
          <w:rPr>
            <w:iCs/>
            <w:lang w:val="en-GB"/>
          </w:rPr>
          <w:t xml:space="preserve"> and ~17% at 800 MPa (~35 km; </w:t>
        </w:r>
        <w:r w:rsidR="00CD0165">
          <w:rPr>
            <w:lang w:val="en-GB"/>
          </w:rPr>
          <w:t>Fig. 1c-d).</w:t>
        </w:r>
        <w:r w:rsidR="00CD0165">
          <w:rPr>
            <w:iCs/>
            <w:lang w:val="en-GB"/>
          </w:rPr>
          <w:t xml:space="preserve"> Naturally, higher mol% </w:t>
        </w:r>
        <w:r w:rsidR="00B74599">
          <w:rPr>
            <w:bCs/>
            <w:lang w:val="en-GB"/>
          </w:rPr>
          <w:t>H</w:t>
        </w:r>
        <w:r w:rsidR="00B74599" w:rsidRPr="00B74599">
          <w:rPr>
            <w:bCs/>
            <w:vertAlign w:val="subscript"/>
            <w:lang w:val="en-GB"/>
          </w:rPr>
          <w:t>2</w:t>
        </w:r>
        <w:r w:rsidR="00B74599">
          <w:rPr>
            <w:bCs/>
            <w:lang w:val="en-GB"/>
          </w:rPr>
          <w:t>O</w:t>
        </w:r>
        <w:r w:rsidR="00CD0165">
          <w:rPr>
            <w:iCs/>
            <w:lang w:val="en-GB"/>
          </w:rPr>
          <w:t xml:space="preserve"> in the fluid could be expected in certain shallow volcanic systems (such as those in subduction zones), which would result in much more significant error if </w:t>
        </w:r>
        <w:r w:rsidR="00CD0165">
          <w:rPr>
            <w:lang w:val="en-GB"/>
          </w:rPr>
          <w:t xml:space="preserve">a </w:t>
        </w:r>
      </w:ins>
      <m:oMath>
        <m:sSub>
          <m:sSubPr>
            <m:ctrlPr>
              <w:ins w:id="53" w:author="Charlotte Devitre" w:date="2024-08-05T16:38:00Z" w16du:dateUtc="2024-08-05T23:38:00Z">
                <w:rPr>
                  <w:rFonts w:ascii="Cambria Math" w:hAnsi="Cambria Math"/>
                  <w:b/>
                  <w:bCs/>
                  <w:i/>
                  <w:iCs/>
                  <w:lang w:val="en-GB"/>
                </w:rPr>
              </w:ins>
            </m:ctrlPr>
          </m:sSubPr>
          <m:e>
            <m:r>
              <w:ins w:id="54" w:author="Charlotte Devitre" w:date="2024-08-05T16:38:00Z" w16du:dateUtc="2024-08-05T23:38:00Z">
                <m:rPr>
                  <m:sty m:val="bi"/>
                </m:rPr>
                <w:rPr>
                  <w:rFonts w:ascii="Cambria Math" w:hAnsi="Cambria Math"/>
                  <w:lang w:val="en-GB"/>
                </w:rPr>
                <m:t>X</m:t>
              </w:ins>
            </m:r>
          </m:e>
          <m:sub>
            <m:sSub>
              <m:sSubPr>
                <m:ctrlPr>
                  <w:ins w:id="55" w:author="Charlotte Devitre" w:date="2024-08-05T16:38:00Z" w16du:dateUtc="2024-08-05T23:38:00Z">
                    <w:rPr>
                      <w:rFonts w:ascii="Cambria Math" w:hAnsi="Cambria Math"/>
                      <w:b/>
                      <w:bCs/>
                      <w:i/>
                      <w:iCs/>
                      <w:lang w:val="en-GB"/>
                    </w:rPr>
                  </w:ins>
                </m:ctrlPr>
              </m:sSubPr>
              <m:e>
                <m:r>
                  <w:ins w:id="56" w:author="Charlotte Devitre" w:date="2024-08-05T16:38:00Z" w16du:dateUtc="2024-08-05T23:38:00Z">
                    <m:rPr>
                      <m:sty m:val="bi"/>
                    </m:rPr>
                    <w:rPr>
                      <w:rFonts w:ascii="Cambria Math" w:hAnsi="Cambria Math"/>
                      <w:lang w:val="en-GB"/>
                    </w:rPr>
                    <m:t>H</m:t>
                  </w:ins>
                </m:r>
              </m:e>
              <m:sub>
                <m:r>
                  <w:ins w:id="57" w:author="Charlotte Devitre" w:date="2024-08-05T16:38:00Z" w16du:dateUtc="2024-08-05T23:38:00Z">
                    <m:rPr>
                      <m:sty m:val="bi"/>
                    </m:rPr>
                    <w:rPr>
                      <w:rFonts w:ascii="Cambria Math" w:hAnsi="Cambria Math"/>
                      <w:lang w:val="en-GB"/>
                    </w:rPr>
                    <m:t>2</m:t>
                  </w:ins>
                </m:r>
              </m:sub>
            </m:sSub>
            <m:r>
              <w:ins w:id="58" w:author="Charlotte Devitre" w:date="2024-08-05T16:38:00Z" w16du:dateUtc="2024-08-05T23:38:00Z">
                <m:rPr>
                  <m:sty m:val="bi"/>
                </m:rPr>
                <w:rPr>
                  <w:rFonts w:ascii="Cambria Math" w:hAnsi="Cambria Math"/>
                  <w:lang w:val="en-GB"/>
                </w:rPr>
                <m:t>O</m:t>
              </w:ins>
            </m:r>
          </m:sub>
        </m:sSub>
      </m:oMath>
      <w:ins w:id="59" w:author="Charlotte Devitre" w:date="2024-08-05T16:38:00Z" w16du:dateUtc="2024-08-05T23:38:00Z">
        <w:r w:rsidR="00CD0165">
          <w:rPr>
            <w:b/>
            <w:bCs/>
            <w:iCs/>
            <w:lang w:val="en-GB"/>
          </w:rPr>
          <w:t xml:space="preserve"> </w:t>
        </w:r>
        <w:r w:rsidR="00CD0165" w:rsidRPr="00107BBF">
          <w:rPr>
            <w:iCs/>
            <w:lang w:val="en-GB"/>
          </w:rPr>
          <w:t>is not constrained</w:t>
        </w:r>
        <w:r w:rsidR="00CD0165">
          <w:rPr>
            <w:iCs/>
            <w:lang w:val="en-GB"/>
          </w:rPr>
          <w:t xml:space="preserve"> and/or too high</w:t>
        </w:r>
        <w:r w:rsidR="00CD0165" w:rsidRPr="00107BBF">
          <w:rPr>
            <w:iCs/>
            <w:lang w:val="en-GB"/>
          </w:rPr>
          <w:t>.</w:t>
        </w:r>
        <w:r w:rsidR="000E48EE">
          <w:rPr>
            <w:iCs/>
            <w:lang w:val="en-GB"/>
          </w:rPr>
          <w:t xml:space="preserve"> This raises the importance of assessing the composition of fluid inclusions and constraining, at least approximately, X</w:t>
        </w:r>
        <w:r w:rsidR="00B74599">
          <w:rPr>
            <w:bCs/>
            <w:lang w:val="en-GB"/>
          </w:rPr>
          <w:t>H</w:t>
        </w:r>
        <w:r w:rsidR="00B74599" w:rsidRPr="00B74599">
          <w:rPr>
            <w:bCs/>
            <w:vertAlign w:val="subscript"/>
            <w:lang w:val="en-GB"/>
          </w:rPr>
          <w:t>2</w:t>
        </w:r>
        <w:r w:rsidR="00B74599">
          <w:rPr>
            <w:bCs/>
            <w:lang w:val="en-GB"/>
          </w:rPr>
          <w:t>O</w:t>
        </w:r>
        <w:r w:rsidR="000E48EE">
          <w:rPr>
            <w:iCs/>
            <w:lang w:val="en-GB"/>
          </w:rPr>
          <w:t xml:space="preserve"> in the fluid. Fluid inclusion barometry will only be applicable in near-pure CO</w:t>
        </w:r>
        <w:r w:rsidR="000E48EE" w:rsidRPr="00107BBF">
          <w:rPr>
            <w:iCs/>
            <w:vertAlign w:val="subscript"/>
            <w:lang w:val="en-GB"/>
          </w:rPr>
          <w:t>2</w:t>
        </w:r>
        <w:r w:rsidR="000E48EE">
          <w:rPr>
            <w:iCs/>
            <w:lang w:val="en-GB"/>
          </w:rPr>
          <w:t xml:space="preserve"> inclusions.  </w:t>
        </w:r>
      </w:ins>
    </w:p>
    <w:p w14:paraId="2BB028E3" w14:textId="73AC10E9" w:rsidR="005D7129" w:rsidRDefault="005335D5" w:rsidP="00B90F91">
      <w:pPr>
        <w:pStyle w:val="Text"/>
        <w:spacing w:line="480" w:lineRule="auto"/>
        <w:jc w:val="both"/>
        <w:rPr>
          <w:ins w:id="60" w:author="Charlotte Devitre" w:date="2024-08-05T16:38:00Z" w16du:dateUtc="2024-08-05T23:38:00Z"/>
          <w:lang w:val="en-GB"/>
        </w:rPr>
      </w:pPr>
      <w:ins w:id="61" w:author="Charlotte Devitre" w:date="2024-08-05T16:38:00Z" w16du:dateUtc="2024-08-05T23:38:00Z">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w:t>
        </w:r>
        <w:r w:rsidR="008B0FF8">
          <w:rPr>
            <w:lang w:val="en-GB"/>
          </w:rPr>
          <w:t>result in volumetric re-equilibration of the inclusions either by</w:t>
        </w:r>
        <w:r>
          <w:rPr>
            <w:lang w:val="en-GB"/>
          </w:rPr>
          <w:t xml:space="preserve"> plastic deformation of the host (commonly referred to as “stretching”) </w:t>
        </w:r>
        <w:r w:rsidR="008B0FF8">
          <w:rPr>
            <w:lang w:val="en-GB"/>
          </w:rPr>
          <w:t xml:space="preserve">or brittle deformation (termed “decrepitation”) </w:t>
        </w:r>
        <w:r w:rsidR="00DC0818">
          <w:rPr>
            <w:lang w:val="en-GB"/>
          </w:rPr>
          <w:fldChar w:fldCharType="begin"/>
        </w:r>
        <w:r w:rsidR="00B74599">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B74599">
          <w:rPr>
            <w:rFonts w:ascii="MS Mincho" w:eastAsia="MS Mincho" w:hAnsi="MS Mincho" w:cs="MS Mincho" w:hint="eastAsia"/>
            <w:lang w:val="en-GB"/>
          </w:rPr>
          <w:instrText>〈</w:instrText>
        </w:r>
        <w:r w:rsidR="00B74599">
          <w:rPr>
            <w:lang w:val="en-GB"/>
          </w:rPr>
          <w:instrText>100</w:instrText>
        </w:r>
        <w:r w:rsidR="00B74599">
          <w:rPr>
            <w:rFonts w:ascii="MS Mincho" w:eastAsia="MS Mincho" w:hAnsi="MS Mincho" w:cs="MS Mincho" w:hint="eastAsia"/>
            <w:lang w:val="en-GB"/>
          </w:rPr>
          <w:instrText>〉</w:instrText>
        </w:r>
        <w:r w:rsidR="00B74599">
          <w:rPr>
            <w:lang w:val="en-GB"/>
          </w:rPr>
          <w:instrText xml:space="preserve">, and slower along </w:instrText>
        </w:r>
        <w:r w:rsidR="00B74599">
          <w:rPr>
            <w:rFonts w:ascii="MS Mincho" w:eastAsia="MS Mincho" w:hAnsi="MS Mincho" w:cs="MS Mincho" w:hint="eastAsia"/>
            <w:lang w:val="en-GB"/>
          </w:rPr>
          <w:instrText>〈</w:instrText>
        </w:r>
        <w:r w:rsidR="00B74599">
          <w:rPr>
            <w:lang w:val="en-GB"/>
          </w:rPr>
          <w:instrText>001</w:instrText>
        </w:r>
        <w:r w:rsidR="00B74599">
          <w:rPr>
            <w:rFonts w:ascii="MS Mincho" w:eastAsia="MS Mincho" w:hAnsi="MS Mincho" w:cs="MS Mincho" w:hint="eastAsia"/>
            <w:lang w:val="en-GB"/>
          </w:rPr>
          <w:instrText>〉</w:instrText>
        </w:r>
        <w:r w:rsidR="00B74599">
          <w:rPr>
            <w:lang w:val="en-GB"/>
          </w:rPr>
          <w:instrText xml:space="preserve"> and </w:instrText>
        </w:r>
        <w:r w:rsidR="00B74599">
          <w:rPr>
            <w:rFonts w:ascii="MS Mincho" w:eastAsia="MS Mincho" w:hAnsi="MS Mincho" w:cs="MS Mincho" w:hint="eastAsia"/>
            <w:lang w:val="en-GB"/>
          </w:rPr>
          <w:instrText>〈</w:instrText>
        </w:r>
        <w:r w:rsidR="00B74599">
          <w:rPr>
            <w:lang w:val="en-GB"/>
          </w:rPr>
          <w:instrText>010</w:instrText>
        </w:r>
        <w:r w:rsidR="00B74599">
          <w:rPr>
            <w:rFonts w:ascii="MS Mincho" w:eastAsia="MS Mincho" w:hAnsi="MS Mincho" w:cs="MS Mincho" w:hint="eastAsia"/>
            <w:lang w:val="en-GB"/>
          </w:rPr>
          <w:instrText>〉</w:instrText>
        </w:r>
        <w:r w:rsidR="00B74599">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B74599">
          <w:rPr>
            <w:rFonts w:ascii="Cambria Math" w:hAnsi="Cambria Math" w:cs="Cambria Math"/>
            <w:lang w:val="en-GB"/>
          </w:rPr>
          <w:instrText>≫</w:instrText>
        </w:r>
        <w:r w:rsidR="00B74599">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DC0818">
          <w:rPr>
            <w:lang w:val="en-GB"/>
          </w:rPr>
          <w:fldChar w:fldCharType="separate"/>
        </w:r>
        <w:r w:rsidR="00B74599" w:rsidRPr="00B74599">
          <w:t xml:space="preserve">(Kirby and Green, 1980; Wanamaker and Evans, 1989; Viti and </w:t>
        </w:r>
        <w:proofErr w:type="spellStart"/>
        <w:r w:rsidR="00B74599" w:rsidRPr="00B74599">
          <w:t>Frezzotti</w:t>
        </w:r>
        <w:proofErr w:type="spellEnd"/>
        <w:r w:rsidR="00B74599" w:rsidRPr="00B74599">
          <w:t xml:space="preserve">, 2000; Yamamoto </w:t>
        </w:r>
        <w:r w:rsidR="00B74599" w:rsidRPr="00B74599">
          <w:rPr>
            <w:i/>
            <w:iCs/>
          </w:rPr>
          <w:t>et al.</w:t>
        </w:r>
        <w:r w:rsidR="00B74599" w:rsidRPr="00B74599">
          <w:t xml:space="preserve">, 2002, 2007, 2011; Bodnar, 2003; </w:t>
        </w:r>
        <w:proofErr w:type="spellStart"/>
        <w:r w:rsidR="00B74599" w:rsidRPr="00B74599">
          <w:t>Hansteen</w:t>
        </w:r>
        <w:proofErr w:type="spellEnd"/>
        <w:r w:rsidR="00B74599" w:rsidRPr="00B74599">
          <w:t xml:space="preserve"> and </w:t>
        </w:r>
        <w:proofErr w:type="spellStart"/>
        <w:r w:rsidR="00B74599" w:rsidRPr="00B74599">
          <w:t>Klügel</w:t>
        </w:r>
        <w:proofErr w:type="spellEnd"/>
        <w:r w:rsidR="00B74599" w:rsidRPr="00B74599">
          <w:t>, 2008)</w:t>
        </w:r>
        <w:r w:rsidR="00DC0818">
          <w:rPr>
            <w:lang w:val="en-GB"/>
          </w:rPr>
          <w:fldChar w:fldCharType="end"/>
        </w:r>
        <w:r w:rsidRPr="005335D5">
          <w:rPr>
            <w:lang w:val="en-GB"/>
          </w:rPr>
          <w:t xml:space="preserve">. </w:t>
        </w:r>
        <w:r w:rsidR="008B0FF8">
          <w:rPr>
            <w:lang w:val="en-GB"/>
          </w:rPr>
          <w:t>This means that fluid inclusions will generally reflect minimum trapping pressures</w:t>
        </w:r>
        <w:r w:rsidR="000E48EE">
          <w:rPr>
            <w:lang w:val="en-GB"/>
          </w:rPr>
          <w:t>, particularly when they were originally trapped at high pressure (&gt; 10 km depth). The higher the internal pressure of the fluid inclusion, the faster and more important the re-equilibration</w:t>
        </w:r>
        <w:r w:rsidR="008B0FF8">
          <w:rPr>
            <w:lang w:val="en-GB"/>
          </w:rPr>
          <w:t xml:space="preserve"> </w:t>
        </w:r>
        <w:r w:rsidR="000E48EE">
          <w:rPr>
            <w:lang w:val="en-GB"/>
          </w:rPr>
          <w:t xml:space="preserve">will be at various levels of ascent. In the case of shallow systems like Kīlauea, if inclusions are trapped &lt; 7 km depths, re-equilibration via plastic deformation on timescales relevant to recharge and eruption (months to a decade) is generally not of concern as the internal pressure of the inclusions is very low </w:t>
        </w:r>
        <w:r w:rsidR="00107BBF">
          <w:rPr>
            <w:lang w:val="en-GB"/>
          </w:rPr>
          <w:t xml:space="preserve">and the predicted change in pressure even over a decade is within the uncertainty of the measurements (&lt; 10 %) </w:t>
        </w:r>
        <w:r w:rsidR="00107BBF">
          <w:rPr>
            <w:lang w:val="en-GB"/>
          </w:rPr>
          <w:fldChar w:fldCharType="begin"/>
        </w:r>
        <w:r w:rsidR="00082014">
          <w:rPr>
            <w:lang w:val="en-GB"/>
          </w:rPr>
          <w:instrText xml:space="preserve"> ADDIN ZOTERO_ITEM CSL_CITATION {"citationID":"U2SBse0F","properties":{"formattedCitation":"(DeVitre and Wieser, 2024)","plainCitation":"(DeVitre and Wieser, 2024)","noteIndex":0},"citationItems":[{"id":"arzDaMLZ/A0bNtyhX","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107BBF">
          <w:rPr>
            <w:lang w:val="en-GB"/>
          </w:rPr>
          <w:fldChar w:fldCharType="separate"/>
        </w:r>
        <w:r w:rsidR="00107BBF">
          <w:rPr>
            <w:noProof/>
            <w:lang w:val="en-GB"/>
          </w:rPr>
          <w:t>(DeVitre and Wieser, 2024)</w:t>
        </w:r>
        <w:r w:rsidR="00107BBF">
          <w:rPr>
            <w:lang w:val="en-GB"/>
          </w:rPr>
          <w:fldChar w:fldCharType="end"/>
        </w:r>
        <w:r w:rsidR="000E48EE">
          <w:rPr>
            <w:lang w:val="en-GB"/>
          </w:rPr>
          <w:t xml:space="preserve">. </w:t>
        </w:r>
        <w:r w:rsidR="000E48EE">
          <w:rPr>
            <w:lang w:val="en-GB"/>
          </w:rPr>
          <w:lastRenderedPageBreak/>
          <w:t xml:space="preserve">In deeper magmatic plumbing systems such as the Canary Islands, </w:t>
        </w:r>
        <w:r w:rsidR="00B74599">
          <w:rPr>
            <w:lang w:val="en-GB"/>
          </w:rPr>
          <w:t>Galápagos</w:t>
        </w:r>
        <w:r w:rsidR="000E48EE">
          <w:rPr>
            <w:lang w:val="en-GB"/>
          </w:rPr>
          <w:t xml:space="preserve"> or Cabo Verde however, significant re-equilibration will likely occur within </w:t>
        </w:r>
        <w:r w:rsidR="005714C8">
          <w:rPr>
            <w:lang w:val="en-GB"/>
          </w:rPr>
          <w:t xml:space="preserve">days and fluid inclusions almost never reflect </w:t>
        </w:r>
        <w:r w:rsidR="005F67C7">
          <w:rPr>
            <w:lang w:val="en-GB"/>
          </w:rPr>
          <w:t>original</w:t>
        </w:r>
        <w:r w:rsidR="005714C8">
          <w:rPr>
            <w:lang w:val="en-GB"/>
          </w:rPr>
          <w:t xml:space="preserve"> trapping depths. However, because they are so sensitive to re-equilibration, fluid inclusions are excellent </w:t>
        </w:r>
        <w:r w:rsidR="008B0FF8">
          <w:rPr>
            <w:lang w:val="en-GB"/>
          </w:rPr>
          <w:t>recorders of stalling events throughout a magmatic plumbing system</w:t>
        </w:r>
        <w:r w:rsidR="005714C8">
          <w:rPr>
            <w:lang w:val="en-GB"/>
          </w:rPr>
          <w:t xml:space="preserve"> and </w:t>
        </w:r>
        <w:r w:rsidR="00107BBF">
          <w:rPr>
            <w:lang w:val="en-GB"/>
          </w:rPr>
          <w:t xml:space="preserve">in particular </w:t>
        </w:r>
        <w:r w:rsidR="005714C8">
          <w:rPr>
            <w:lang w:val="en-GB"/>
          </w:rPr>
          <w:t xml:space="preserve">record well the last stage of storage prior to eruption </w:t>
        </w:r>
        <w:r w:rsidR="005714C8">
          <w:rPr>
            <w:lang w:val="en-GB"/>
          </w:rPr>
          <w:fldChar w:fldCharType="begin"/>
        </w:r>
        <w:r w:rsidR="005714C8">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5714C8">
          <w:rPr>
            <w:lang w:val="en-GB"/>
          </w:rPr>
          <w:fldChar w:fldCharType="separate"/>
        </w:r>
        <w:r w:rsidR="005714C8" w:rsidRPr="005714C8">
          <w:t>(</w:t>
        </w:r>
        <w:proofErr w:type="spellStart"/>
        <w:r w:rsidR="005714C8" w:rsidRPr="005714C8">
          <w:t>Hansteen</w:t>
        </w:r>
        <w:proofErr w:type="spellEnd"/>
        <w:r w:rsidR="005714C8" w:rsidRPr="005714C8">
          <w:t xml:space="preserve"> and </w:t>
        </w:r>
        <w:proofErr w:type="spellStart"/>
        <w:r w:rsidR="005714C8" w:rsidRPr="005714C8">
          <w:t>Klügel</w:t>
        </w:r>
        <w:proofErr w:type="spellEnd"/>
        <w:r w:rsidR="005714C8" w:rsidRPr="005714C8">
          <w:t>, 2008)</w:t>
        </w:r>
        <w:r w:rsidR="005714C8">
          <w:rPr>
            <w:lang w:val="en-GB"/>
          </w:rPr>
          <w:fldChar w:fldCharType="end"/>
        </w:r>
        <w:r w:rsidR="005F67C7">
          <w:rPr>
            <w:lang w:val="en-GB"/>
          </w:rPr>
          <w:t xml:space="preserve">, which is </w:t>
        </w:r>
        <w:r w:rsidR="00107BBF">
          <w:rPr>
            <w:lang w:val="en-GB"/>
          </w:rPr>
          <w:t xml:space="preserve">the most </w:t>
        </w:r>
        <w:r w:rsidR="005F67C7">
          <w:rPr>
            <w:lang w:val="en-GB"/>
          </w:rPr>
          <w:t>relevant to volcano monitoring efforts.</w:t>
        </w:r>
        <w:r w:rsidR="007B3D0B">
          <w:rPr>
            <w:lang w:val="en-GB"/>
          </w:rPr>
          <w:t xml:space="preserve"> </w:t>
        </w:r>
        <w:r w:rsidR="00082014">
          <w:rPr>
            <w:lang w:val="en-GB"/>
          </w:rPr>
          <w:t xml:space="preserve">It has also been suggested that fluid inclusions found in lava flow samples may re-equilibrate more readily than those found in tephra </w:t>
        </w:r>
        <w:r w:rsidR="00082014">
          <w:rPr>
            <w:lang w:val="en-GB"/>
          </w:rPr>
          <w:fldChar w:fldCharType="begin"/>
        </w:r>
        <w:r w:rsidR="00082014">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082014">
          <w:rPr>
            <w:lang w:val="en-GB"/>
          </w:rPr>
          <w:fldChar w:fldCharType="separate"/>
        </w:r>
        <w:r w:rsidR="00082014" w:rsidRPr="00082014">
          <w:t>(</w:t>
        </w:r>
        <w:proofErr w:type="spellStart"/>
        <w:r w:rsidR="00082014" w:rsidRPr="00082014">
          <w:t>Hildner</w:t>
        </w:r>
        <w:proofErr w:type="spellEnd"/>
        <w:r w:rsidR="00082014" w:rsidRPr="00082014">
          <w:t xml:space="preserve"> </w:t>
        </w:r>
        <w:r w:rsidR="00082014" w:rsidRPr="00082014">
          <w:rPr>
            <w:i/>
            <w:iCs/>
          </w:rPr>
          <w:t>et al.</w:t>
        </w:r>
        <w:r w:rsidR="00082014" w:rsidRPr="00082014">
          <w:t>, 2012)</w:t>
        </w:r>
        <w:r w:rsidR="00082014">
          <w:rPr>
            <w:lang w:val="en-GB"/>
          </w:rPr>
          <w:fldChar w:fldCharType="end"/>
        </w:r>
        <w:r w:rsidR="00082014">
          <w:rPr>
            <w:lang w:val="en-GB"/>
          </w:rPr>
          <w:t xml:space="preserve"> as they cool slower upon eruption, however, this effect is more likely to be significant for fluid inclusions trapped at high-pressures. In shallower systems, no significant difference is observed between naturally quenched lava flow samples and those rapidly quenched in water </w:t>
        </w:r>
        <w:r w:rsidR="00082014">
          <w:rPr>
            <w:lang w:val="en-GB"/>
          </w:rPr>
          <w:fldChar w:fldCharType="begin"/>
        </w:r>
        <w:r w:rsidR="00082014">
          <w:rPr>
            <w:lang w:val="en-GB"/>
          </w:rPr>
          <w:instrText xml:space="preserve"> ADDIN ZOTERO_ITEM CSL_CITATION {"citationID":"5IhBD4RK","properties":{"formattedCitation":"(DeVitre and Wieser, 2024)","plainCitation":"(DeVitre and Wieser, 2024)","noteIndex":0},"citationItems":[{"id":"arzDaMLZ/A0bNtyhX","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82014">
          <w:rPr>
            <w:lang w:val="en-GB"/>
          </w:rPr>
          <w:fldChar w:fldCharType="separate"/>
        </w:r>
        <w:r w:rsidR="00082014">
          <w:rPr>
            <w:noProof/>
            <w:lang w:val="en-GB"/>
          </w:rPr>
          <w:t>(DeVitre and Wieser, 2024)</w:t>
        </w:r>
        <w:r w:rsidR="00082014">
          <w:rPr>
            <w:lang w:val="en-GB"/>
          </w:rPr>
          <w:fldChar w:fldCharType="end"/>
        </w:r>
        <w:r w:rsidR="00082014">
          <w:rPr>
            <w:lang w:val="en-GB"/>
          </w:rPr>
          <w:t>.</w:t>
        </w:r>
        <w:r w:rsidR="00315240">
          <w:rPr>
            <w:lang w:val="en-GB"/>
          </w:rPr>
          <w:t xml:space="preserve"> It is also possible to model the predicted re-equilibration scenario using a plastic deformation model </w:t>
        </w:r>
        <w:r w:rsidR="00315240">
          <w:rPr>
            <w:lang w:val="en-GB"/>
          </w:rPr>
          <w:fldChar w:fldCharType="begin"/>
        </w:r>
        <w:r w:rsidR="00315240">
          <w:rPr>
            <w:lang w:val="en-GB"/>
          </w:rPr>
          <w:instrText xml:space="preserve"> ADDIN ZOTERO_ITEM CSL_CITATION {"citationID":"hUCTFMSH","properties":{"formattedCitation":"(Wanamaker and Evans, 1989; Yamamoto {\\i{}et al.}, 2011; DeVitre and Wieser, 2024)","plainCitation":"(Wanamaker and Evans, 1989; Yamamoto et al., 2011;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315240">
          <w:rPr>
            <w:rFonts w:ascii="MS Mincho" w:eastAsia="MS Mincho" w:hAnsi="MS Mincho" w:cs="MS Mincho" w:hint="eastAsia"/>
            <w:lang w:val="en-GB"/>
          </w:rPr>
          <w:instrText>〈</w:instrText>
        </w:r>
        <w:r w:rsidR="00315240">
          <w:rPr>
            <w:lang w:val="en-GB"/>
          </w:rPr>
          <w:instrText>100</w:instrText>
        </w:r>
        <w:r w:rsidR="00315240">
          <w:rPr>
            <w:rFonts w:ascii="MS Mincho" w:eastAsia="MS Mincho" w:hAnsi="MS Mincho" w:cs="MS Mincho" w:hint="eastAsia"/>
            <w:lang w:val="en-GB"/>
          </w:rPr>
          <w:instrText>〉</w:instrText>
        </w:r>
        <w:r w:rsidR="00315240">
          <w:rPr>
            <w:lang w:val="en-GB"/>
          </w:rPr>
          <w:instrText xml:space="preserve">, and slower along </w:instrText>
        </w:r>
        <w:r w:rsidR="00315240">
          <w:rPr>
            <w:rFonts w:ascii="MS Mincho" w:eastAsia="MS Mincho" w:hAnsi="MS Mincho" w:cs="MS Mincho" w:hint="eastAsia"/>
            <w:lang w:val="en-GB"/>
          </w:rPr>
          <w:instrText>〈</w:instrText>
        </w:r>
        <w:r w:rsidR="00315240">
          <w:rPr>
            <w:lang w:val="en-GB"/>
          </w:rPr>
          <w:instrText>001</w:instrText>
        </w:r>
        <w:r w:rsidR="00315240">
          <w:rPr>
            <w:rFonts w:ascii="MS Mincho" w:eastAsia="MS Mincho" w:hAnsi="MS Mincho" w:cs="MS Mincho" w:hint="eastAsia"/>
            <w:lang w:val="en-GB"/>
          </w:rPr>
          <w:instrText>〉</w:instrText>
        </w:r>
        <w:r w:rsidR="00315240">
          <w:rPr>
            <w:lang w:val="en-GB"/>
          </w:rPr>
          <w:instrText xml:space="preserve"> and </w:instrText>
        </w:r>
        <w:r w:rsidR="00315240">
          <w:rPr>
            <w:rFonts w:ascii="MS Mincho" w:eastAsia="MS Mincho" w:hAnsi="MS Mincho" w:cs="MS Mincho" w:hint="eastAsia"/>
            <w:lang w:val="en-GB"/>
          </w:rPr>
          <w:instrText>〈</w:instrText>
        </w:r>
        <w:r w:rsidR="00315240">
          <w:rPr>
            <w:lang w:val="en-GB"/>
          </w:rPr>
          <w:instrText>010</w:instrText>
        </w:r>
        <w:r w:rsidR="00315240">
          <w:rPr>
            <w:rFonts w:ascii="MS Mincho" w:eastAsia="MS Mincho" w:hAnsi="MS Mincho" w:cs="MS Mincho" w:hint="eastAsia"/>
            <w:lang w:val="en-GB"/>
          </w:rPr>
          <w:instrText>〉</w:instrText>
        </w:r>
        <w:r w:rsidR="00315240">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arzDaMLZ/A0bNtyhX","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15240">
          <w:rPr>
            <w:lang w:val="en-GB"/>
          </w:rPr>
          <w:fldChar w:fldCharType="separate"/>
        </w:r>
        <w:r w:rsidR="00315240" w:rsidRPr="00315240">
          <w:t xml:space="preserve">(Wanamaker and Evans, 1989; Yamamoto </w:t>
        </w:r>
        <w:r w:rsidR="00315240" w:rsidRPr="00315240">
          <w:rPr>
            <w:i/>
            <w:iCs/>
          </w:rPr>
          <w:t>et al.</w:t>
        </w:r>
        <w:r w:rsidR="00315240" w:rsidRPr="00315240">
          <w:t xml:space="preserve">, 2011; </w:t>
        </w:r>
        <w:proofErr w:type="spellStart"/>
        <w:r w:rsidR="00315240" w:rsidRPr="00315240">
          <w:t>DeVitre</w:t>
        </w:r>
        <w:proofErr w:type="spellEnd"/>
        <w:r w:rsidR="00315240" w:rsidRPr="00315240">
          <w:t xml:space="preserve"> and </w:t>
        </w:r>
        <w:proofErr w:type="spellStart"/>
        <w:r w:rsidR="00315240" w:rsidRPr="00315240">
          <w:t>Wieser</w:t>
        </w:r>
        <w:proofErr w:type="spellEnd"/>
        <w:r w:rsidR="00315240" w:rsidRPr="00315240">
          <w:t>, 2024)</w:t>
        </w:r>
        <w:r w:rsidR="00315240">
          <w:rPr>
            <w:lang w:val="en-GB"/>
          </w:rPr>
          <w:fldChar w:fldCharType="end"/>
        </w:r>
        <w:r w:rsidR="00315240">
          <w:rPr>
            <w:lang w:val="en-GB"/>
          </w:rPr>
          <w:t>.</w:t>
        </w:r>
      </w:ins>
    </w:p>
    <w:p w14:paraId="4F7E2599" w14:textId="6F657CB4" w:rsidR="00B90F91" w:rsidRPr="00E92B49" w:rsidRDefault="00834561" w:rsidP="00E92B49">
      <w:pPr>
        <w:pStyle w:val="Text"/>
        <w:spacing w:line="480" w:lineRule="auto"/>
        <w:jc w:val="both"/>
      </w:pPr>
      <w:ins w:id="62" w:author="Charlotte Devitre" w:date="2024-08-05T16:38:00Z" w16du:dateUtc="2024-08-05T23:38: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proofErr w:type="spellStart"/>
        <w:r w:rsidR="005D7129">
          <w:rPr>
            <w:lang w:val="en-GB"/>
          </w:rPr>
          <w:t>microthermometry</w:t>
        </w:r>
        <w:proofErr w:type="spellEnd"/>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082014">
          <w:rPr>
            <w:lang w:val="en-GB"/>
          </w:rPr>
          <w:instrText xml:space="preserve"> ADDIN ZOTERO_ITEM CSL_CITATION {"citationID":"McJKzOKg","properties":{"formattedCitation":"(Dayton {\\i{}et al.}, 2023; Zanon {\\i{}et al.}, 2024b)","plainCitation":"(Dayton et al., 2023; Zanon et al., 2024b)","noteIndex":0},"citationItems":[{"id":"arzDaMLZ/QuP5nfC4","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arzDaMLZ/jUjj2lRM","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r w:rsidR="00AA17DA">
          <w:t>. However,</w:t>
        </w:r>
        <w:r w:rsidR="005D7129">
          <w:t xml:space="preserve"> this has not been formally demonstrated</w:t>
        </w:r>
        <w:r w:rsidR="00B90F91" w:rsidRPr="007B522C">
          <w:rPr>
            <w:lang w:val="en-GB"/>
          </w:rPr>
          <w:t xml:space="preserve">. </w:t>
        </w:r>
        <w:bookmarkStart w:id="63"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082014">
          <w:instrText xml:space="preserve"> ADDIN ZOTERO_ITEM CSL_CITATION {"citationID":"GDSQzjPt","properties":{"formattedCitation":"(Cooper {\\i{}et al.}, 2023)","plainCitation":"(Cooper et al., 2023)","noteIndex":0},"citationItems":[{"id":"arzDaMLZ/EN5Xvd6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63"/>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t>
        </w:r>
        <w:r w:rsidR="00B90F91" w:rsidRPr="00E92B49">
          <w:rPr>
            <w:lang w:val="en-GB"/>
          </w:rPr>
          <w:lastRenderedPageBreak/>
          <w:t xml:space="preserve">whether these timescales are short enough to have </w:t>
        </w:r>
        <w:r w:rsidR="00B90F91" w:rsidRPr="007B522C">
          <w:rPr>
            <w:lang w:val="en-GB"/>
          </w:rPr>
          <w:t xml:space="preserve">utility as a petrological monitoring tool. </w:t>
        </w:r>
        <w:r w:rsidR="005D7129">
          <w:rPr>
            <w:lang w:val="en-GB"/>
          </w:rPr>
          <w:t>We focus on Raman spectroscopy given that it is applicable to a wider range of storage depths than micro-thermometry</w:t>
        </w:r>
        <w:r w:rsidR="00107BBF">
          <w:rPr>
            <w:lang w:val="en-GB"/>
          </w:rPr>
          <w:t xml:space="preserve"> and capable of easily characterizing the composition of the fluids at the same time</w:t>
        </w:r>
        <w:r w:rsidR="005D7129">
          <w:rPr>
            <w:lang w:val="en-GB"/>
          </w:rPr>
          <w:t xml:space="preserve">. </w:t>
        </w:r>
        <w:bookmarkStart w:id="64"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082014">
          <w:rPr>
            <w:lang w:val="en-GB"/>
          </w:rPr>
          <w:instrText xml:space="preserve"> ADDIN ZOTERO_ITEM CSL_CITATION {"citationID":"n02ZawQN","properties":{"formattedCitation":"(Andrews {\\i{}et al.}, 2019)","plainCitation":"(Andrews et al., 2019)","noteIndex":0},"citationItems":[{"id":"arzDaMLZ/opUeuzl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082014">
          <w:rPr>
            <w:lang w:val="en-GB"/>
          </w:rPr>
          <w:instrText xml:space="preserve"> ADDIN ZOTERO_ITEM CSL_CITATION {"citationID":"iQDKi7ME","properties":{"formattedCitation":"(Dietterich and Neal, 2022)","plainCitation":"(Dietterich and Neal, 2022)","noteIndex":0},"citationItems":[{"id":"arzDaMLZ/pXZM73zi","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64"/>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ins>
      <w:del w:id="65" w:author="Charlotte Devitre" w:date="2024-08-05T16:38:00Z" w16du:dateUtc="2024-08-05T23:38:00Z">
        <w:r>
          <w:rPr>
            <w:lang w:val="en-GB"/>
          </w:rPr>
          <w:delText>R</w:delText>
        </w:r>
        <w:r w:rsidR="00B90F91" w:rsidRPr="007B522C">
          <w:rPr>
            <w:lang w:val="en-GB"/>
          </w:rPr>
          <w:delText xml:space="preserve">ecent studies have speculated that </w:delText>
        </w:r>
        <w:r>
          <w:rPr>
            <w:lang w:val="en-GB"/>
          </w:rPr>
          <w:delText>fluid-inclusion</w:delText>
        </w:r>
        <w:r w:rsidR="00B90F91" w:rsidRPr="007B522C">
          <w:rPr>
            <w:lang w:val="en-GB"/>
          </w:rPr>
          <w:delText xml:space="preserve"> barometry c</w:delText>
        </w:r>
        <w:r w:rsidR="00B60F9C">
          <w:rPr>
            <w:lang w:val="en-GB"/>
          </w:rPr>
          <w:delText>ould</w:delText>
        </w:r>
        <w:r w:rsidR="00B90F91" w:rsidRPr="007B522C">
          <w:rPr>
            <w:lang w:val="en-GB"/>
          </w:rPr>
          <w:delText xml:space="preserve"> be performed quickly enough to be useful for near real-time volcano monitoring </w:delText>
        </w:r>
        <w:r w:rsidR="00B90F91"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00B90F91"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00B90F91" w:rsidRPr="007B522C">
          <w:fldChar w:fldCharType="end"/>
        </w:r>
        <w:r w:rsidR="00B90F91" w:rsidRPr="007B522C">
          <w:rPr>
            <w:lang w:val="en-GB"/>
          </w:rPr>
          <w:delText xml:space="preserve">. </w:delText>
        </w:r>
        <w:r w:rsidR="00B60F9C">
          <w:rPr>
            <w:lang w:val="en-GB"/>
          </w:rPr>
          <w:delText>Here, we</w:delText>
        </w:r>
        <w:r w:rsidR="00B90F91"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00B90F91" w:rsidRPr="007B522C">
          <w:rPr>
            <w:lang w:val="en-GB"/>
          </w:rPr>
          <w:delText xml:space="preserve">rigorously assess how quickly </w:delText>
        </w:r>
        <w:r w:rsidR="004E38D9">
          <w:rPr>
            <w:lang w:val="en-GB"/>
          </w:rPr>
          <w:delText>fluid-inclusion</w:delText>
        </w:r>
        <w:r w:rsidR="00B90F91" w:rsidRPr="00E92B49">
          <w:rPr>
            <w:lang w:val="en-GB"/>
          </w:rPr>
          <w:delText xml:space="preserve"> depths can be obtained from erupted material, and whether these timescales are short enough to have </w:delText>
        </w:r>
        <w:r w:rsidR="00B90F91" w:rsidRPr="007B522C">
          <w:rPr>
            <w:lang w:val="en-GB"/>
          </w:rPr>
          <w:delText xml:space="preserve">utility as a petrological monitoring tool. The </w:delText>
        </w:r>
        <w:r w:rsidR="00B90F91" w:rsidRPr="007B522C">
          <w:delText xml:space="preserve">CONVERSE Hawai‘i Scientific Advisory Committee </w:delText>
        </w:r>
        <w:r w:rsidR="00B90F91"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00B90F91" w:rsidRPr="007B522C">
          <w:fldChar w:fldCharType="separate"/>
        </w:r>
        <w:r w:rsidR="00C3296A" w:rsidRPr="00C3296A">
          <w:delText xml:space="preserve">(Cooper </w:delText>
        </w:r>
        <w:r w:rsidR="00C3296A" w:rsidRPr="00C3296A">
          <w:rPr>
            <w:i/>
            <w:iCs/>
          </w:rPr>
          <w:delText>et al.</w:delText>
        </w:r>
        <w:r w:rsidR="00C3296A" w:rsidRPr="00C3296A">
          <w:delText>, 2023)</w:delText>
        </w:r>
        <w:r w:rsidR="00B90F91" w:rsidRPr="007B522C">
          <w:fldChar w:fldCharType="end"/>
        </w:r>
        <w:r w:rsidR="00B90F91"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00B90F91" w:rsidRPr="007B522C">
          <w:rPr>
            <w:lang w:val="en-GB"/>
          </w:rPr>
          <w:delText xml:space="preserve">Performing these simulations during relatively small, low hazard eruptions (as here) or as hypothetical simulations (e.g., </w:delText>
        </w:r>
        <w:r w:rsidR="00B90F91">
          <w:rPr>
            <w:lang w:val="en-GB"/>
          </w:rPr>
          <w:delText xml:space="preserve"> </w:delText>
        </w:r>
        <w:r w:rsidR="00B90F91"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00B90F91"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00B90F91" w:rsidRPr="007B522C">
          <w:fldChar w:fldCharType="end"/>
        </w:r>
        <w:r w:rsidR="00B90F91" w:rsidRPr="007B522C">
          <w:rPr>
            <w:lang w:val="en-GB"/>
          </w:rPr>
          <w:delText xml:space="preserve">) </w:delText>
        </w:r>
        <w:r w:rsidR="007D29B0">
          <w:rPr>
            <w:lang w:val="en-GB"/>
          </w:rPr>
          <w:delText>is</w:delText>
        </w:r>
        <w:r w:rsidR="00B90F91" w:rsidRPr="007B522C">
          <w:rPr>
            <w:lang w:val="en-GB"/>
          </w:rPr>
          <w:delText xml:space="preserve"> vital to </w:delText>
        </w:r>
        <w:r w:rsidR="007D29B0">
          <w:rPr>
            <w:lang w:val="en-GB"/>
          </w:rPr>
          <w:delText xml:space="preserve">iron-out bottlenecks </w:delText>
        </w:r>
        <w:r w:rsidR="00B90F91" w:rsidRPr="007B522C">
          <w:rPr>
            <w:lang w:val="en-GB"/>
          </w:rPr>
          <w:delText xml:space="preserve">so that we are as prepared as possible for the next large volcanic crisis </w:delText>
        </w:r>
        <w:r w:rsidR="00B90F91"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00B90F91" w:rsidRPr="007B522C">
          <w:rPr>
            <w:lang w:val="en-GB"/>
          </w:rPr>
          <w:fldChar w:fldCharType="separate"/>
        </w:r>
        <w:r w:rsidR="00C3296A" w:rsidRPr="00C3296A">
          <w:delText>(Dietterich and Neal, 2022)</w:delText>
        </w:r>
        <w:r w:rsidR="00B90F91" w:rsidRPr="007B522C">
          <w:fldChar w:fldCharType="end"/>
        </w:r>
        <w:r w:rsidR="00B90F91" w:rsidRPr="007B522C">
          <w:rPr>
            <w:lang w:val="en-GB"/>
          </w:rPr>
          <w:delText xml:space="preserve">. Importantly, this simulation revealed that </w:delText>
        </w:r>
        <w:r w:rsidR="001E7259">
          <w:rPr>
            <w:lang w:val="en-GB"/>
          </w:rPr>
          <w:delText>rapid-response</w:delText>
        </w:r>
        <w:r w:rsidR="00B90F91" w:rsidRPr="007B522C">
          <w:rPr>
            <w:lang w:val="en-GB"/>
          </w:rPr>
          <w:delText xml:space="preserve"> </w:delText>
        </w:r>
        <w:r>
          <w:rPr>
            <w:lang w:val="en-GB"/>
          </w:rPr>
          <w:delText>fluid-inclusion</w:delText>
        </w:r>
        <w:r w:rsidR="00B90F91" w:rsidRPr="007B522C">
          <w:rPr>
            <w:lang w:val="en-GB"/>
          </w:rPr>
          <w:delText xml:space="preserve"> work in collaboration with academic institutions </w:delText>
        </w:r>
        <w:r w:rsidR="00B90F91" w:rsidRPr="007B522C">
          <w:delText>was not taxing on observatory staff and can be employed during future eruptions.</w:delText>
        </w:r>
      </w:del>
    </w:p>
    <w:p w14:paraId="35753D84" w14:textId="77777777" w:rsidR="00B90F91" w:rsidRPr="007B522C" w:rsidRDefault="00664D0B" w:rsidP="00B90F91">
      <w:pPr>
        <w:pStyle w:val="Text"/>
        <w:spacing w:line="480" w:lineRule="auto"/>
        <w:ind w:firstLine="0"/>
        <w:jc w:val="both"/>
      </w:pPr>
      <w:ins w:id="66" w:author="Charlotte Devitre" w:date="2024-08-05T16:38:00Z" w16du:dateUtc="2024-08-05T23:38:00Z">
        <w:r w:rsidRPr="00664D0B">
          <w:rPr>
            <w:noProof/>
          </w:rPr>
          <w:lastRenderedPageBreak/>
          <w:t xml:space="preserve"> </w:t>
        </w:r>
        <w:r w:rsidR="006A0B22" w:rsidRPr="006A0B22">
          <w:rPr>
            <w:noProof/>
          </w:rPr>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6"/>
                      <a:stretch>
                        <a:fillRect/>
                      </a:stretch>
                    </pic:blipFill>
                    <pic:spPr>
                      <a:xfrm>
                        <a:off x="0" y="0"/>
                        <a:ext cx="5486400" cy="4563745"/>
                      </a:xfrm>
                      <a:prstGeom prst="rect">
                        <a:avLst/>
                      </a:prstGeom>
                    </pic:spPr>
                  </pic:pic>
                </a:graphicData>
              </a:graphic>
            </wp:inline>
          </w:drawing>
        </w:r>
      </w:ins>
      <w:del w:id="67" w:author="Charlotte Devitre" w:date="2024-08-05T16:38:00Z" w16du:dateUtc="2024-08-05T23:38:00Z">
        <w:r w:rsidR="00B90F91" w:rsidRPr="007B522C">
          <w:rPr>
            <w:noProof/>
          </w:rPr>
          <w:drawing>
            <wp:inline distT="0" distB="0" distL="0" distR="0" wp14:anchorId="15DA86F3" wp14:editId="7B77C3CF">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58CDB63C" w14:textId="625C9ADC" w:rsidR="00B90F91" w:rsidRPr="000D445D" w:rsidRDefault="00B90F91" w:rsidP="000D445D">
      <w:pPr>
        <w:pStyle w:val="Text"/>
        <w:spacing w:line="480" w:lineRule="auto"/>
        <w:jc w:val="both"/>
        <w:rPr>
          <w:i/>
          <w:iCs/>
          <w:lang w:val="en-GB"/>
        </w:rPr>
      </w:pPr>
      <w:ins w:id="68" w:author="Charlotte Devitre" w:date="2024-08-05T16:38:00Z" w16du:dateUtc="2024-08-05T23:38:00Z">
        <w:r w:rsidRPr="007B522C">
          <w:rPr>
            <w:b/>
            <w:bCs/>
            <w:i/>
            <w:iCs/>
            <w:lang w:val="en-GB"/>
          </w:rPr>
          <w:t xml:space="preserve">Figure 1. Sensitivity of </w:t>
        </w:r>
        <w:r w:rsidR="00834561">
          <w:rPr>
            <w:b/>
            <w:bCs/>
            <w:i/>
            <w:iCs/>
            <w:lang w:val="en-GB"/>
          </w:rPr>
          <w:t>fluid</w:t>
        </w:r>
        <w:r w:rsidR="004F2B3A">
          <w:rPr>
            <w:b/>
            <w:bCs/>
            <w:i/>
            <w:iCs/>
            <w:lang w:val="en-GB"/>
          </w:rPr>
          <w:t xml:space="preserve"> 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 xml:space="preserve">molar proportions of </w:t>
        </w:r>
        <w:r w:rsidR="00B74599">
          <w:rPr>
            <w:bCs/>
            <w:lang w:val="en-GB"/>
          </w:rPr>
          <w:t>H</w:t>
        </w:r>
        <w:r w:rsidR="00B74599" w:rsidRPr="00B74599">
          <w:rPr>
            <w:bCs/>
            <w:vertAlign w:val="subscript"/>
            <w:lang w:val="en-GB"/>
          </w:rPr>
          <w:t>2</w:t>
        </w:r>
        <w:r w:rsidR="00B74599">
          <w:rPr>
            <w:bCs/>
            <w:lang w:val="en-GB"/>
          </w:rPr>
          <w:t>O</w:t>
        </w:r>
        <w:r w:rsidR="00BA7C44" w:rsidRPr="00BA7C44">
          <w:rPr>
            <w:b/>
            <w:bCs/>
            <w:i/>
            <w:iCs/>
            <w:lang w:val="en-GB"/>
          </w:rPr>
          <w:t xml:space="preserve"> in the exsolved fluid phase (</w:t>
        </w:r>
      </w:ins>
      <m:oMath>
        <m:sSub>
          <m:sSubPr>
            <m:ctrlPr>
              <w:ins w:id="69" w:author="Charlotte Devitre" w:date="2024-08-05T16:38:00Z" w16du:dateUtc="2024-08-05T23:38:00Z">
                <w:rPr>
                  <w:rFonts w:ascii="Cambria Math" w:hAnsi="Cambria Math"/>
                  <w:b/>
                  <w:bCs/>
                  <w:i/>
                  <w:iCs/>
                  <w:lang w:val="en-GB"/>
                </w:rPr>
              </w:ins>
            </m:ctrlPr>
          </m:sSubPr>
          <m:e>
            <m:r>
              <w:ins w:id="70" w:author="Charlotte Devitre" w:date="2024-08-05T16:38:00Z" w16du:dateUtc="2024-08-05T23:38:00Z">
                <m:rPr>
                  <m:sty m:val="bi"/>
                </m:rPr>
                <w:rPr>
                  <w:rFonts w:ascii="Cambria Math" w:hAnsi="Cambria Math"/>
                  <w:lang w:val="en-GB"/>
                </w:rPr>
                <m:t>X</m:t>
              </w:ins>
            </m:r>
          </m:e>
          <m:sub>
            <m:sSub>
              <m:sSubPr>
                <m:ctrlPr>
                  <w:ins w:id="71" w:author="Charlotte Devitre" w:date="2024-08-05T16:38:00Z" w16du:dateUtc="2024-08-05T23:38:00Z">
                    <w:rPr>
                      <w:rFonts w:ascii="Cambria Math" w:hAnsi="Cambria Math"/>
                      <w:b/>
                      <w:bCs/>
                      <w:i/>
                      <w:iCs/>
                      <w:lang w:val="en-GB"/>
                    </w:rPr>
                  </w:ins>
                </m:ctrlPr>
              </m:sSubPr>
              <m:e>
                <m:r>
                  <w:ins w:id="72" w:author="Charlotte Devitre" w:date="2024-08-05T16:38:00Z" w16du:dateUtc="2024-08-05T23:38:00Z">
                    <m:rPr>
                      <m:sty m:val="bi"/>
                    </m:rPr>
                    <w:rPr>
                      <w:rFonts w:ascii="Cambria Math" w:hAnsi="Cambria Math"/>
                      <w:lang w:val="en-GB"/>
                    </w:rPr>
                    <m:t>H</m:t>
                  </w:ins>
                </m:r>
              </m:e>
              <m:sub>
                <m:r>
                  <w:ins w:id="73" w:author="Charlotte Devitre" w:date="2024-08-05T16:38:00Z" w16du:dateUtc="2024-08-05T23:38:00Z">
                    <m:rPr>
                      <m:sty m:val="bi"/>
                    </m:rPr>
                    <w:rPr>
                      <w:rFonts w:ascii="Cambria Math" w:hAnsi="Cambria Math"/>
                      <w:lang w:val="en-GB"/>
                    </w:rPr>
                    <m:t>2</m:t>
                  </w:ins>
                </m:r>
              </m:sub>
            </m:sSub>
            <m:r>
              <w:ins w:id="74" w:author="Charlotte Devitre" w:date="2024-08-05T16:38:00Z" w16du:dateUtc="2024-08-05T23:38:00Z">
                <m:rPr>
                  <m:sty m:val="bi"/>
                </m:rPr>
                <w:rPr>
                  <w:rFonts w:ascii="Cambria Math" w:hAnsi="Cambria Math"/>
                  <w:lang w:val="en-GB"/>
                </w:rPr>
                <m:t>O</m:t>
              </w:ins>
            </m:r>
          </m:sub>
        </m:sSub>
      </m:oMath>
      <w:ins w:id="75" w:author="Charlotte Devitre" w:date="2024-08-05T16:38:00Z" w16du:dateUtc="2024-08-05T23:38:00Z">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sidR="00AA17DA">
          <w:rPr>
            <w:i/>
            <w:iCs/>
            <w:lang w:val="en-GB"/>
          </w:rPr>
          <w:t>pure CO</w:t>
        </w:r>
        <w:r w:rsidR="00AA17DA" w:rsidRPr="00107BBF">
          <w:rPr>
            <w:i/>
            <w:iCs/>
            <w:vertAlign w:val="subscript"/>
            <w:lang w:val="en-GB"/>
          </w:rPr>
          <w:t>2</w:t>
        </w:r>
        <w:r w:rsidR="00AA17DA">
          <w:rPr>
            <w:i/>
            <w:iCs/>
            <w:lang w:val="en-GB"/>
          </w:rPr>
          <w:t xml:space="preserve"> </w:t>
        </w:r>
        <w:r w:rsidRPr="007B522C">
          <w:rPr>
            <w:i/>
            <w:iCs/>
            <w:lang w:val="en-GB"/>
          </w:rPr>
          <w:t xml:space="preserve">EOS of </w:t>
        </w:r>
        <w:r w:rsidRPr="007B522C">
          <w:rPr>
            <w:i/>
            <w:iCs/>
            <w:lang w:val="en-GB"/>
          </w:rPr>
          <w:fldChar w:fldCharType="begin"/>
        </w:r>
        <w:r w:rsidR="00082014">
          <w:rPr>
            <w:i/>
            <w:iCs/>
            <w:lang w:val="en-GB"/>
          </w:rPr>
          <w:instrText xml:space="preserve"> ADDIN ZOTERO_ITEM CSL_CITATION {"citationID":"2c3MJBA6","properties":{"formattedCitation":"(Span and Wagner, 1996)","plainCitation":"(Span and Wagner, 1996)","dontUpdate":true,"noteIndex":0},"citationItems":[{"id":"arzDaMLZ/sA2uGz4o","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w:t>
        </w:r>
        <w:r w:rsidR="00AA17DA">
          <w:rPr>
            <w:i/>
            <w:iCs/>
          </w:rPr>
          <w:t xml:space="preserve"> calculations during</w:t>
        </w:r>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lastRenderedPageBreak/>
          <w:t>fluid</w:t>
        </w:r>
        <w:r w:rsidR="004F2B3A">
          <w:rPr>
            <w:i/>
            <w:iCs/>
          </w:rPr>
          <w:t xml:space="preserve"> inclusion</w:t>
        </w:r>
        <w:r w:rsidR="00B60F9C">
          <w:rPr>
            <w:i/>
            <w:iCs/>
          </w:rPr>
          <w:t>s, melt</w:t>
        </w:r>
        <w:r w:rsidR="004F2B3A">
          <w:rPr>
            <w:i/>
            <w:iCs/>
          </w:rPr>
          <w:t xml:space="preserve"> inclusion</w:t>
        </w:r>
        <w:r w:rsidR="00B60F9C">
          <w:rPr>
            <w:i/>
            <w:iCs/>
          </w:rPr>
          <w:t>s and</w:t>
        </w:r>
        <w:r w:rsidRPr="007B522C">
          <w:rPr>
            <w:i/>
            <w:iCs/>
          </w:rPr>
          <w:t xml:space="preserve"> geophysics </w:t>
        </w:r>
        <w:r w:rsidRPr="007B522C">
          <w:rPr>
            <w:i/>
            <w:iCs/>
          </w:rPr>
          <w:fldChar w:fldCharType="begin"/>
        </w:r>
        <w:r w:rsidR="00082014">
          <w:rPr>
            <w:i/>
            <w:iCs/>
          </w:rPr>
          <w:instrText xml:space="preserve"> ADDIN ZOTERO_ITEM CSL_CITATION {"citationID":"6eBD2Wqn","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i/>
            <w:iCs/>
          </w:rPr>
          <w:instrText>∼</w:instrText>
        </w:r>
        <w:r w:rsidR="00082014">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i/>
            <w:iCs/>
          </w:rPr>
          <w:instrText>∼</w:instrText>
        </w:r>
        <w:r w:rsidR="00082014">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C3296A">
          <w:rPr>
            <w:i/>
            <w:iCs/>
          </w:rPr>
          <w:t xml:space="preserve">. HMM= </w:t>
        </w:r>
        <w:proofErr w:type="spellStart"/>
        <w:r w:rsidR="007C5202" w:rsidRPr="00C3296A">
          <w:rPr>
            <w:i/>
            <w:iCs/>
          </w:rPr>
          <w:t>Halemaʻumaʻu</w:t>
        </w:r>
        <w:proofErr w:type="spellEnd"/>
        <w:r w:rsidRPr="00C3296A">
          <w:rPr>
            <w:i/>
            <w:iCs/>
          </w:rPr>
          <w:t xml:space="preserve"> reservoir, SC = </w:t>
        </w:r>
        <w:r w:rsidR="004F2B3A">
          <w:rPr>
            <w:i/>
            <w:iCs/>
          </w:rPr>
          <w:t xml:space="preserve">South Caldera </w:t>
        </w:r>
        <w:r w:rsidRPr="00C3296A">
          <w:rPr>
            <w:i/>
            <w:iCs/>
          </w:rPr>
          <w:t xml:space="preserve">reservoir. </w:t>
        </w:r>
        <w:r w:rsidRPr="007B522C">
          <w:rPr>
            <w:i/>
            <w:iCs/>
          </w:rPr>
          <w:t xml:space="preserve">Stars show hypothetical </w:t>
        </w:r>
        <w:r w:rsidR="004E38D9">
          <w:rPr>
            <w:i/>
            <w:iCs/>
          </w:rPr>
          <w:t>fluid</w:t>
        </w:r>
        <w:r w:rsidR="004F2B3A">
          <w:rPr>
            <w:i/>
            <w:iCs/>
          </w:rPr>
          <w:t xml:space="preserve"> inclusion</w:t>
        </w:r>
        <w:r w:rsidR="004E38D9">
          <w:rPr>
            <w:i/>
            <w:iCs/>
          </w:rPr>
          <w:t>s</w:t>
        </w:r>
        <w:r w:rsidRPr="007B522C">
          <w:rPr>
            <w:i/>
            <w:iCs/>
          </w:rPr>
          <w:t xml:space="preserve"> trapped at </w:t>
        </w:r>
        <w:proofErr w:type="spellStart"/>
        <w:r w:rsidR="007C5202">
          <w:rPr>
            <w:i/>
            <w:iCs/>
          </w:rPr>
          <w:t>Halemaʻumaʻu</w:t>
        </w:r>
        <w:proofErr w:type="spellEnd"/>
        <w:r w:rsidRPr="007B522C">
          <w:rPr>
            <w:i/>
            <w:iCs/>
          </w:rPr>
          <w:t xml:space="preserve"> and </w:t>
        </w:r>
        <w:r w:rsidR="004F2B3A">
          <w:rPr>
            <w:i/>
            <w:iCs/>
          </w:rPr>
          <w:t xml:space="preserve">South Caldera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w:ins>
      <m:oMath>
        <m:f>
          <m:fPr>
            <m:ctrlPr>
              <w:ins w:id="76" w:author="Charlotte Devitre" w:date="2024-08-05T16:38:00Z" w16du:dateUtc="2024-08-05T23:38:00Z">
                <w:rPr>
                  <w:rFonts w:ascii="Cambria Math" w:hAnsi="Cambria Math"/>
                  <w:i/>
                  <w:iCs/>
                </w:rPr>
              </w:ins>
            </m:ctrlPr>
          </m:fPr>
          <m:num>
            <m:r>
              <w:ins w:id="77" w:author="Charlotte Devitre" w:date="2024-08-05T16:38:00Z" w16du:dateUtc="2024-08-05T23:38:00Z">
                <w:rPr>
                  <w:rFonts w:ascii="Cambria Math" w:hAnsi="Cambria Math"/>
                </w:rPr>
                <m:t xml:space="preserve">1350˚C -1100˚C </m:t>
              </w:ins>
            </m:r>
          </m:num>
          <m:den>
            <m:r>
              <w:ins w:id="78" w:author="Charlotte Devitre" w:date="2024-08-05T16:38:00Z" w16du:dateUtc="2024-08-05T23:38:00Z">
                <w:rPr>
                  <w:rFonts w:ascii="Cambria Math" w:hAnsi="Cambria Math"/>
                </w:rPr>
                <m:t>2</m:t>
              </w:ins>
            </m:r>
          </m:den>
        </m:f>
      </m:oMath>
      <w:ins w:id="79" w:author="Charlotte Devitre" w:date="2024-08-05T16:38:00Z" w16du:dateUtc="2024-08-05T23:38: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sidR="00EA6185">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80" w:author="Charlotte Devitre" w:date="2024-08-05T16:38:00Z" w16du:dateUtc="2024-08-05T23:38:00Z">
                <w:rPr>
                  <w:rFonts w:ascii="Cambria Math" w:hAnsi="Cambria Math"/>
                  <w:i/>
                  <w:iCs/>
                  <w:lang w:val="en-GB"/>
                </w:rPr>
              </w:ins>
            </m:ctrlPr>
          </m:sSubPr>
          <m:e>
            <m:r>
              <w:ins w:id="81" w:author="Charlotte Devitre" w:date="2024-08-05T16:38:00Z" w16du:dateUtc="2024-08-05T23:38:00Z">
                <w:rPr>
                  <w:rFonts w:ascii="Cambria Math" w:hAnsi="Cambria Math"/>
                  <w:lang w:val="en-GB"/>
                </w:rPr>
                <m:t>X</m:t>
              </w:ins>
            </m:r>
          </m:e>
          <m:sub>
            <m:sSub>
              <m:sSubPr>
                <m:ctrlPr>
                  <w:ins w:id="82" w:author="Charlotte Devitre" w:date="2024-08-05T16:38:00Z" w16du:dateUtc="2024-08-05T23:38:00Z">
                    <w:rPr>
                      <w:rFonts w:ascii="Cambria Math" w:hAnsi="Cambria Math"/>
                      <w:i/>
                      <w:iCs/>
                      <w:lang w:val="en-GB"/>
                    </w:rPr>
                  </w:ins>
                </m:ctrlPr>
              </m:sSubPr>
              <m:e>
                <m:r>
                  <w:ins w:id="83" w:author="Charlotte Devitre" w:date="2024-08-05T16:38:00Z" w16du:dateUtc="2024-08-05T23:38:00Z">
                    <w:rPr>
                      <w:rFonts w:ascii="Cambria Math" w:hAnsi="Cambria Math"/>
                      <w:lang w:val="en-GB"/>
                    </w:rPr>
                    <m:t>H</m:t>
                  </w:ins>
                </m:r>
              </m:e>
              <m:sub>
                <m:r>
                  <w:ins w:id="84" w:author="Charlotte Devitre" w:date="2024-08-05T16:38:00Z" w16du:dateUtc="2024-08-05T23:38:00Z">
                    <w:rPr>
                      <w:rFonts w:ascii="Cambria Math" w:hAnsi="Cambria Math"/>
                      <w:lang w:val="en-GB"/>
                    </w:rPr>
                    <m:t>2</m:t>
                  </w:ins>
                </m:r>
              </m:sub>
            </m:sSub>
            <m:r>
              <w:ins w:id="85" w:author="Charlotte Devitre" w:date="2024-08-05T16:38:00Z" w16du:dateUtc="2024-08-05T23:38:00Z">
                <w:rPr>
                  <w:rFonts w:ascii="Cambria Math" w:hAnsi="Cambria Math"/>
                  <w:lang w:val="en-GB"/>
                </w:rPr>
                <m:t>O</m:t>
              </w:ins>
            </m:r>
          </m:sub>
        </m:sSub>
      </m:oMath>
      <w:ins w:id="86" w:author="Charlotte Devitre" w:date="2024-08-05T16:38:00Z" w16du:dateUtc="2024-08-05T23:38:00Z">
        <w:r w:rsidRPr="007B522C">
          <w:rPr>
            <w:i/>
            <w:iCs/>
            <w:lang w:val="en-GB"/>
          </w:rPr>
          <w:t xml:space="preserve"> using the mixed </w:t>
        </w:r>
        <w:r w:rsidR="00B74599">
          <w:rPr>
            <w:bCs/>
            <w:lang w:val="en-GB"/>
          </w:rPr>
          <w:t>H</w:t>
        </w:r>
        <w:r w:rsidR="00B74599" w:rsidRPr="00B74599">
          <w:rPr>
            <w:bCs/>
            <w:vertAlign w:val="subscript"/>
            <w:lang w:val="en-GB"/>
          </w:rPr>
          <w:t>2</w:t>
        </w:r>
        <w:r w:rsidR="00B74599">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082014">
          <w:rPr>
            <w:i/>
            <w:iCs/>
            <w:lang w:val="en-GB"/>
          </w:rPr>
          <w:instrText xml:space="preserve"> ADDIN ZOTERO_ITEM CSL_CITATION {"citationID":"tcJiGUvi","properties":{"formattedCitation":"(Duan and Zhang, 2006)","plainCitation":"(Duan and Zhang, 2006)","dontUpdate":true,"noteIndex":0},"citationItems":[{"id":"arzDaMLZ/MJDx7Cft","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082014">
          <w:rPr>
            <w:i/>
            <w:iCs/>
          </w:rPr>
          <w:instrText xml:space="preserve"> ADDIN ZOTERO_ITEM CSL_CITATION {"citationID":"94uW0GpO","properties":{"formattedCitation":"(Yoshimura, 2023)","plainCitation":"(Yoshimura, 2023)","dontUpdate":true,"noteIndex":0},"citationItems":[{"id":"arzDaMLZ/paOaNm5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082014">
          <w:rPr>
            <w:rFonts w:ascii="Cambria Math" w:hAnsi="Cambria Math" w:cs="Cambria Math"/>
            <w:i/>
            <w:iCs/>
          </w:rPr>
          <w:instrText>∼</w:instrText>
        </w:r>
        <w:r w:rsidR="00082014">
          <w:rPr>
            <w:i/>
            <w:iCs/>
          </w:rPr>
          <w:instrText xml:space="preserve"> 2573 K and </w:instrText>
        </w:r>
        <w:r w:rsidR="00082014">
          <w:rPr>
            <w:rFonts w:ascii="Cambria Math" w:hAnsi="Cambria Math" w:cs="Cambria Math"/>
            <w:i/>
            <w:iCs/>
          </w:rPr>
          <w:instrText>∼</w:instrText>
        </w:r>
        <w:r w:rsidR="00082014">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w:t>
        </w:r>
        <w:r w:rsidR="00AA17DA">
          <w:t xml:space="preserve">see </w:t>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r w:rsidR="004F2B3A">
          <w:rPr>
            <w:i/>
            <w:iCs/>
          </w:rPr>
          <w:t xml:space="preserve"> inclusion</w:t>
        </w:r>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r w:rsidR="004F2B3A">
          <w:rPr>
            <w:i/>
            <w:iCs/>
          </w:rPr>
          <w:t xml:space="preserve">South Caldera </w:t>
        </w:r>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w:ins>
      <m:oMath>
        <m:sSub>
          <m:sSubPr>
            <m:ctrlPr>
              <w:ins w:id="87" w:author="Charlotte Devitre" w:date="2024-08-05T16:38:00Z" w16du:dateUtc="2024-08-05T23:38:00Z">
                <w:rPr>
                  <w:rFonts w:ascii="Cambria Math" w:hAnsi="Cambria Math"/>
                  <w:i/>
                  <w:iCs/>
                  <w:lang w:val="en-GB"/>
                </w:rPr>
              </w:ins>
            </m:ctrlPr>
          </m:sSubPr>
          <m:e>
            <m:r>
              <w:ins w:id="88" w:author="Charlotte Devitre" w:date="2024-08-05T16:38:00Z" w16du:dateUtc="2024-08-05T23:38:00Z">
                <w:rPr>
                  <w:rFonts w:ascii="Cambria Math" w:hAnsi="Cambria Math"/>
                  <w:lang w:val="en-GB"/>
                </w:rPr>
                <m:t>X</m:t>
              </w:ins>
            </m:r>
          </m:e>
          <m:sub>
            <m:sSub>
              <m:sSubPr>
                <m:ctrlPr>
                  <w:ins w:id="89" w:author="Charlotte Devitre" w:date="2024-08-05T16:38:00Z" w16du:dateUtc="2024-08-05T23:38:00Z">
                    <w:rPr>
                      <w:rFonts w:ascii="Cambria Math" w:hAnsi="Cambria Math"/>
                      <w:i/>
                      <w:iCs/>
                      <w:lang w:val="en-GB"/>
                    </w:rPr>
                  </w:ins>
                </m:ctrlPr>
              </m:sSubPr>
              <m:e>
                <m:r>
                  <w:ins w:id="90" w:author="Charlotte Devitre" w:date="2024-08-05T16:38:00Z" w16du:dateUtc="2024-08-05T23:38:00Z">
                    <w:rPr>
                      <w:rFonts w:ascii="Cambria Math" w:hAnsi="Cambria Math"/>
                      <w:lang w:val="en-GB"/>
                    </w:rPr>
                    <m:t>H</m:t>
                  </w:ins>
                </m:r>
              </m:e>
              <m:sub>
                <m:r>
                  <w:ins w:id="91" w:author="Charlotte Devitre" w:date="2024-08-05T16:38:00Z" w16du:dateUtc="2024-08-05T23:38:00Z">
                    <w:rPr>
                      <w:rFonts w:ascii="Cambria Math" w:hAnsi="Cambria Math"/>
                      <w:lang w:val="en-GB"/>
                    </w:rPr>
                    <m:t>2</m:t>
                  </w:ins>
                </m:r>
              </m:sub>
            </m:sSub>
            <m:r>
              <w:ins w:id="92" w:author="Charlotte Devitre" w:date="2024-08-05T16:38:00Z" w16du:dateUtc="2024-08-05T23:38:00Z">
                <w:rPr>
                  <w:rFonts w:ascii="Cambria Math" w:hAnsi="Cambria Math"/>
                  <w:lang w:val="en-GB"/>
                </w:rPr>
                <m:t>O</m:t>
              </w:ins>
            </m:r>
          </m:sub>
        </m:sSub>
      </m:oMath>
      <w:ins w:id="93" w:author="Charlotte Devitre" w:date="2024-08-05T16:38:00Z" w16du:dateUtc="2024-08-05T23:38:00Z">
        <w:r w:rsidRPr="007B522C">
          <w:rPr>
            <w:i/>
            <w:iCs/>
          </w:rPr>
          <w:t xml:space="preserve"> inferred </w:t>
        </w:r>
        <w:r w:rsidR="000D445D">
          <w:rPr>
            <w:i/>
            <w:iCs/>
          </w:rPr>
          <w:t xml:space="preserve">using the </w:t>
        </w:r>
      </w:ins>
      <m:oMath>
        <m:sSub>
          <m:sSubPr>
            <m:ctrlPr>
              <w:ins w:id="94" w:author="Charlotte Devitre" w:date="2024-08-05T16:38:00Z" w16du:dateUtc="2024-08-05T23:38:00Z">
                <w:rPr>
                  <w:rFonts w:ascii="Cambria Math" w:hAnsi="Cambria Math"/>
                  <w:i/>
                  <w:iCs/>
                  <w:lang w:val="en-GB"/>
                </w:rPr>
              </w:ins>
            </m:ctrlPr>
          </m:sSubPr>
          <m:e>
            <m:r>
              <w:ins w:id="95" w:author="Charlotte Devitre" w:date="2024-08-05T16:38:00Z" w16du:dateUtc="2024-08-05T23:38:00Z">
                <w:rPr>
                  <w:rFonts w:ascii="Cambria Math" w:hAnsi="Cambria Math"/>
                  <w:lang w:val="en-GB"/>
                </w:rPr>
                <m:t>X</m:t>
              </w:ins>
            </m:r>
          </m:e>
          <m:sub>
            <m:sSub>
              <m:sSubPr>
                <m:ctrlPr>
                  <w:ins w:id="96" w:author="Charlotte Devitre" w:date="2024-08-05T16:38:00Z" w16du:dateUtc="2024-08-05T23:38:00Z">
                    <w:rPr>
                      <w:rFonts w:ascii="Cambria Math" w:hAnsi="Cambria Math"/>
                      <w:i/>
                      <w:iCs/>
                      <w:lang w:val="en-GB"/>
                    </w:rPr>
                  </w:ins>
                </m:ctrlPr>
              </m:sSubPr>
              <m:e>
                <m:r>
                  <w:ins w:id="97" w:author="Charlotte Devitre" w:date="2024-08-05T16:38:00Z" w16du:dateUtc="2024-08-05T23:38:00Z">
                    <w:rPr>
                      <w:rFonts w:ascii="Cambria Math" w:hAnsi="Cambria Math"/>
                      <w:lang w:val="en-GB"/>
                    </w:rPr>
                    <m:t>H</m:t>
                  </w:ins>
                </m:r>
              </m:e>
              <m:sub>
                <m:r>
                  <w:ins w:id="98" w:author="Charlotte Devitre" w:date="2024-08-05T16:38:00Z" w16du:dateUtc="2024-08-05T23:38:00Z">
                    <w:rPr>
                      <w:rFonts w:ascii="Cambria Math" w:hAnsi="Cambria Math"/>
                      <w:lang w:val="en-GB"/>
                    </w:rPr>
                    <m:t>2</m:t>
                  </w:ins>
                </m:r>
              </m:sub>
            </m:sSub>
            <m:r>
              <w:ins w:id="99" w:author="Charlotte Devitre" w:date="2024-08-05T16:38:00Z" w16du:dateUtc="2024-08-05T23:38:00Z">
                <w:rPr>
                  <w:rFonts w:ascii="Cambria Math" w:hAnsi="Cambria Math"/>
                  <w:lang w:val="en-GB"/>
                </w:rPr>
                <m:t>O</m:t>
              </w:ins>
            </m:r>
          </m:sub>
        </m:sSub>
      </m:oMath>
      <w:ins w:id="100" w:author="Charlotte Devitre" w:date="2024-08-05T16:38:00Z" w16du:dateUtc="2024-08-05T23:38:00Z">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082014">
          <w:rPr>
            <w:i/>
            <w:iCs/>
          </w:rPr>
          <w:instrText xml:space="preserve"> ADDIN ZOTERO_ITEM CSL_CITATION {"citationID":"Cesiupdz","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w:t>
        </w:r>
        <w:r w:rsidR="000D445D">
          <w:t>(</w:t>
        </w:r>
        <w:r w:rsidR="00C3296A" w:rsidRPr="00C3296A">
          <w:t>2024)</w:t>
        </w:r>
        <w:r w:rsidRPr="007B522C">
          <w:fldChar w:fldCharType="end"/>
        </w:r>
        <w:r w:rsidR="00EA6185">
          <w:rPr>
            <w:i/>
            <w:iCs/>
          </w:rPr>
          <w:t>.</w:t>
        </w:r>
        <w:r w:rsidRPr="007B522C">
          <w:rPr>
            <w:i/>
            <w:iCs/>
          </w:rPr>
          <w:t xml:space="preserve"> </w:t>
        </w:r>
        <w:r w:rsidR="00EA6185">
          <w:rPr>
            <w:i/>
            <w:iCs/>
          </w:rPr>
          <w:t xml:space="preserve">Error </w:t>
        </w:r>
        <w:r w:rsidR="000D445D">
          <w:rPr>
            <w:i/>
            <w:iCs/>
          </w:rPr>
          <w:t>bars</w:t>
        </w:r>
        <w:r w:rsidRPr="007B522C">
          <w:rPr>
            <w:i/>
            <w:iCs/>
          </w:rPr>
          <w:t xml:space="preserve"> represent 1σ uncertainty from Monte Carlo simulations using an </w:t>
        </w:r>
      </w:ins>
      <m:oMath>
        <m:sSub>
          <m:sSubPr>
            <m:ctrlPr>
              <w:ins w:id="101" w:author="Charlotte Devitre" w:date="2024-08-05T16:38:00Z" w16du:dateUtc="2024-08-05T23:38:00Z">
                <w:rPr>
                  <w:rFonts w:ascii="Cambria Math" w:hAnsi="Cambria Math"/>
                  <w:i/>
                  <w:iCs/>
                  <w:lang w:val="en-GB"/>
                </w:rPr>
              </w:ins>
            </m:ctrlPr>
          </m:sSubPr>
          <m:e>
            <m:r>
              <w:ins w:id="102" w:author="Charlotte Devitre" w:date="2024-08-05T16:38:00Z" w16du:dateUtc="2024-08-05T23:38:00Z">
                <w:rPr>
                  <w:rFonts w:ascii="Cambria Math" w:hAnsi="Cambria Math"/>
                  <w:lang w:val="en-GB"/>
                </w:rPr>
                <m:t>X</m:t>
              </w:ins>
            </m:r>
          </m:e>
          <m:sub>
            <m:sSub>
              <m:sSubPr>
                <m:ctrlPr>
                  <w:ins w:id="103" w:author="Charlotte Devitre" w:date="2024-08-05T16:38:00Z" w16du:dateUtc="2024-08-05T23:38:00Z">
                    <w:rPr>
                      <w:rFonts w:ascii="Cambria Math" w:hAnsi="Cambria Math"/>
                      <w:i/>
                      <w:iCs/>
                      <w:lang w:val="en-GB"/>
                    </w:rPr>
                  </w:ins>
                </m:ctrlPr>
              </m:sSubPr>
              <m:e>
                <m:r>
                  <w:ins w:id="104" w:author="Charlotte Devitre" w:date="2024-08-05T16:38:00Z" w16du:dateUtc="2024-08-05T23:38:00Z">
                    <w:rPr>
                      <w:rFonts w:ascii="Cambria Math" w:hAnsi="Cambria Math"/>
                      <w:lang w:val="en-GB"/>
                    </w:rPr>
                    <m:t>H</m:t>
                  </w:ins>
                </m:r>
              </m:e>
              <m:sub>
                <m:r>
                  <w:ins w:id="105" w:author="Charlotte Devitre" w:date="2024-08-05T16:38:00Z" w16du:dateUtc="2024-08-05T23:38:00Z">
                    <w:rPr>
                      <w:rFonts w:ascii="Cambria Math" w:hAnsi="Cambria Math"/>
                      <w:lang w:val="en-GB"/>
                    </w:rPr>
                    <m:t>2</m:t>
                  </w:ins>
                </m:r>
              </m:sub>
            </m:sSub>
            <m:r>
              <w:ins w:id="106" w:author="Charlotte Devitre" w:date="2024-08-05T16:38:00Z" w16du:dateUtc="2024-08-05T23:38:00Z">
                <w:rPr>
                  <w:rFonts w:ascii="Cambria Math" w:hAnsi="Cambria Math"/>
                  <w:lang w:val="en-GB"/>
                </w:rPr>
                <m:t>O</m:t>
              </w:ins>
            </m:r>
          </m:sub>
        </m:sSub>
      </m:oMath>
      <w:ins w:id="107" w:author="Charlotte Devitre" w:date="2024-08-05T16:38:00Z" w16du:dateUtc="2024-08-05T23:38:00Z">
        <w:r w:rsidRPr="007B522C">
          <w:rPr>
            <w:i/>
            <w:iCs/>
          </w:rPr>
          <w:t xml:space="preserve"> uncertainty of ±0.1 based on the maximum range of </w:t>
        </w:r>
      </w:ins>
      <m:oMath>
        <m:sSub>
          <m:sSubPr>
            <m:ctrlPr>
              <w:ins w:id="108" w:author="Charlotte Devitre" w:date="2024-08-05T16:38:00Z" w16du:dateUtc="2024-08-05T23:38:00Z">
                <w:rPr>
                  <w:rFonts w:ascii="Cambria Math" w:hAnsi="Cambria Math"/>
                  <w:i/>
                  <w:iCs/>
                  <w:lang w:val="en-GB"/>
                </w:rPr>
              </w:ins>
            </m:ctrlPr>
          </m:sSubPr>
          <m:e>
            <m:r>
              <w:ins w:id="109" w:author="Charlotte Devitre" w:date="2024-08-05T16:38:00Z" w16du:dateUtc="2024-08-05T23:38:00Z">
                <w:rPr>
                  <w:rFonts w:ascii="Cambria Math" w:hAnsi="Cambria Math"/>
                  <w:lang w:val="en-GB"/>
                </w:rPr>
                <m:t>X</m:t>
              </w:ins>
            </m:r>
          </m:e>
          <m:sub>
            <m:sSub>
              <m:sSubPr>
                <m:ctrlPr>
                  <w:ins w:id="110" w:author="Charlotte Devitre" w:date="2024-08-05T16:38:00Z" w16du:dateUtc="2024-08-05T23:38:00Z">
                    <w:rPr>
                      <w:rFonts w:ascii="Cambria Math" w:hAnsi="Cambria Math"/>
                      <w:i/>
                      <w:iCs/>
                      <w:lang w:val="en-GB"/>
                    </w:rPr>
                  </w:ins>
                </m:ctrlPr>
              </m:sSubPr>
              <m:e>
                <m:r>
                  <w:ins w:id="111" w:author="Charlotte Devitre" w:date="2024-08-05T16:38:00Z" w16du:dateUtc="2024-08-05T23:38:00Z">
                    <w:rPr>
                      <w:rFonts w:ascii="Cambria Math" w:hAnsi="Cambria Math"/>
                      <w:lang w:val="en-GB"/>
                    </w:rPr>
                    <m:t>H</m:t>
                  </w:ins>
                </m:r>
              </m:e>
              <m:sub>
                <m:r>
                  <w:ins w:id="112" w:author="Charlotte Devitre" w:date="2024-08-05T16:38:00Z" w16du:dateUtc="2024-08-05T23:38:00Z">
                    <w:rPr>
                      <w:rFonts w:ascii="Cambria Math" w:hAnsi="Cambria Math"/>
                      <w:lang w:val="en-GB"/>
                    </w:rPr>
                    <m:t>2</m:t>
                  </w:ins>
                </m:r>
              </m:sub>
            </m:sSub>
            <m:r>
              <w:ins w:id="113" w:author="Charlotte Devitre" w:date="2024-08-05T16:38:00Z" w16du:dateUtc="2024-08-05T23:38:00Z">
                <w:rPr>
                  <w:rFonts w:ascii="Cambria Math" w:hAnsi="Cambria Math"/>
                  <w:lang w:val="en-GB"/>
                </w:rPr>
                <m:t>O</m:t>
              </w:ins>
            </m:r>
          </m:sub>
        </m:sSub>
      </m:oMath>
      <w:ins w:id="114" w:author="Charlotte Devitre" w:date="2024-08-05T16:38:00Z" w16du:dateUtc="2024-08-05T23:38:00Z">
        <w:r w:rsidRPr="007B522C">
          <w:rPr>
            <w:i/>
            <w:iCs/>
          </w:rPr>
          <w:t xml:space="preserve"> inferred in our dataset (</w:t>
        </w:r>
      </w:ins>
      <m:oMath>
        <m:f>
          <m:fPr>
            <m:ctrlPr>
              <w:ins w:id="115" w:author="Charlotte Devitre" w:date="2024-08-05T16:38:00Z" w16du:dateUtc="2024-08-05T23:38:00Z">
                <w:rPr>
                  <w:rFonts w:ascii="Cambria Math" w:hAnsi="Cambria Math"/>
                  <w:i/>
                  <w:iCs/>
                </w:rPr>
              </w:ins>
            </m:ctrlPr>
          </m:fPr>
          <m:num>
            <m:sSub>
              <m:sSubPr>
                <m:ctrlPr>
                  <w:ins w:id="116" w:author="Charlotte Devitre" w:date="2024-08-05T16:38:00Z" w16du:dateUtc="2024-08-05T23:38:00Z">
                    <w:rPr>
                      <w:rFonts w:ascii="Cambria Math" w:hAnsi="Cambria Math"/>
                      <w:i/>
                      <w:iCs/>
                    </w:rPr>
                  </w:ins>
                </m:ctrlPr>
              </m:sSubPr>
              <m:e>
                <m:r>
                  <w:ins w:id="117" w:author="Charlotte Devitre" w:date="2024-08-05T16:38:00Z" w16du:dateUtc="2024-08-05T23:38:00Z">
                    <w:rPr>
                      <w:rFonts w:ascii="Cambria Math" w:hAnsi="Cambria Math"/>
                    </w:rPr>
                    <m:t>XH</m:t>
                  </w:ins>
                </m:r>
              </m:e>
              <m:sub>
                <m:r>
                  <w:ins w:id="118" w:author="Charlotte Devitre" w:date="2024-08-05T16:38:00Z" w16du:dateUtc="2024-08-05T23:38:00Z">
                    <w:rPr>
                      <w:rFonts w:ascii="Cambria Math" w:hAnsi="Cambria Math"/>
                    </w:rPr>
                    <m:t>2</m:t>
                  </w:ins>
                </m:r>
              </m:sub>
            </m:sSub>
            <m:r>
              <w:ins w:id="119" w:author="Charlotte Devitre" w:date="2024-08-05T16:38:00Z" w16du:dateUtc="2024-08-05T23:38:00Z">
                <w:rPr>
                  <w:rFonts w:ascii="Cambria Math" w:hAnsi="Cambria Math"/>
                </w:rPr>
                <m:t>Omax-</m:t>
              </w:ins>
            </m:r>
            <m:sSub>
              <m:sSubPr>
                <m:ctrlPr>
                  <w:ins w:id="120" w:author="Charlotte Devitre" w:date="2024-08-05T16:38:00Z" w16du:dateUtc="2024-08-05T23:38:00Z">
                    <w:rPr>
                      <w:rFonts w:ascii="Cambria Math" w:hAnsi="Cambria Math"/>
                      <w:i/>
                      <w:iCs/>
                    </w:rPr>
                  </w:ins>
                </m:ctrlPr>
              </m:sSubPr>
              <m:e>
                <m:r>
                  <w:ins w:id="121" w:author="Charlotte Devitre" w:date="2024-08-05T16:38:00Z" w16du:dateUtc="2024-08-05T23:38:00Z">
                    <w:rPr>
                      <w:rFonts w:ascii="Cambria Math" w:hAnsi="Cambria Math"/>
                    </w:rPr>
                    <m:t>XH</m:t>
                  </w:ins>
                </m:r>
              </m:e>
              <m:sub>
                <m:r>
                  <w:ins w:id="122" w:author="Charlotte Devitre" w:date="2024-08-05T16:38:00Z" w16du:dateUtc="2024-08-05T23:38:00Z">
                    <w:rPr>
                      <w:rFonts w:ascii="Cambria Math" w:hAnsi="Cambria Math"/>
                    </w:rPr>
                    <m:t>2</m:t>
                  </w:ins>
                </m:r>
              </m:sub>
            </m:sSub>
            <m:r>
              <w:ins w:id="123" w:author="Charlotte Devitre" w:date="2024-08-05T16:38:00Z" w16du:dateUtc="2024-08-05T23:38:00Z">
                <w:rPr>
                  <w:rFonts w:ascii="Cambria Math" w:hAnsi="Cambria Math"/>
                </w:rPr>
                <m:t>Omin</m:t>
              </w:ins>
            </m:r>
          </m:num>
          <m:den>
            <m:r>
              <w:ins w:id="124" w:author="Charlotte Devitre" w:date="2024-08-05T16:38:00Z" w16du:dateUtc="2024-08-05T23:38:00Z">
                <w:rPr>
                  <w:rFonts w:ascii="Cambria Math" w:hAnsi="Cambria Math"/>
                </w:rPr>
                <m:t>2</m:t>
              </w:ins>
            </m:r>
          </m:den>
        </m:f>
      </m:oMath>
      <w:ins w:id="125" w:author="Charlotte Devitre" w:date="2024-08-05T16:38:00Z" w16du:dateUtc="2024-08-05T23:38:00Z">
        <w:r w:rsidRPr="007B522C">
          <w:rPr>
            <w:i/>
            <w:iCs/>
          </w:rPr>
          <w:t>)</w:t>
        </w:r>
        <w:r w:rsidRPr="007B522C">
          <w:rPr>
            <w:i/>
            <w:iCs/>
            <w:lang w:val="en-GB"/>
          </w:rPr>
          <w:t xml:space="preserve"> </w:t>
        </w:r>
        <w:r w:rsidRPr="007B522C">
          <w:rPr>
            <w:i/>
            <w:iCs/>
          </w:rPr>
          <w:t>when calculated using the upper limit</w:t>
        </w:r>
      </w:ins>
      <m:oMath>
        <m:r>
          <w:ins w:id="126" w:author="Charlotte Devitre" w:date="2024-08-05T16:38:00Z" w16du:dateUtc="2024-08-05T23:38:00Z">
            <w:rPr>
              <w:rFonts w:ascii="Cambria Math" w:hAnsi="Cambria Math"/>
            </w:rPr>
            <m:t xml:space="preserve"> </m:t>
          </w:ins>
        </m:r>
        <m:sSub>
          <m:sSubPr>
            <m:ctrlPr>
              <w:ins w:id="127" w:author="Charlotte Devitre" w:date="2024-08-05T16:38:00Z" w16du:dateUtc="2024-08-05T23:38:00Z">
                <w:rPr>
                  <w:rFonts w:ascii="Cambria Math" w:hAnsi="Cambria Math"/>
                  <w:i/>
                  <w:iCs/>
                  <w:lang w:val="en-GB"/>
                </w:rPr>
              </w:ins>
            </m:ctrlPr>
          </m:sSubPr>
          <m:e>
            <m:r>
              <w:ins w:id="128" w:author="Charlotte Devitre" w:date="2024-08-05T16:38:00Z" w16du:dateUtc="2024-08-05T23:38:00Z">
                <w:rPr>
                  <w:rFonts w:ascii="Cambria Math" w:hAnsi="Cambria Math"/>
                  <w:lang w:val="en-GB"/>
                </w:rPr>
                <m:t>X</m:t>
              </w:ins>
            </m:r>
          </m:e>
          <m:sub>
            <m:sSub>
              <m:sSubPr>
                <m:ctrlPr>
                  <w:ins w:id="129" w:author="Charlotte Devitre" w:date="2024-08-05T16:38:00Z" w16du:dateUtc="2024-08-05T23:38:00Z">
                    <w:rPr>
                      <w:rFonts w:ascii="Cambria Math" w:hAnsi="Cambria Math"/>
                      <w:i/>
                      <w:iCs/>
                      <w:lang w:val="en-GB"/>
                    </w:rPr>
                  </w:ins>
                </m:ctrlPr>
              </m:sSubPr>
              <m:e>
                <m:r>
                  <w:ins w:id="130" w:author="Charlotte Devitre" w:date="2024-08-05T16:38:00Z" w16du:dateUtc="2024-08-05T23:38:00Z">
                    <w:rPr>
                      <w:rFonts w:ascii="Cambria Math" w:hAnsi="Cambria Math"/>
                      <w:lang w:val="en-GB"/>
                    </w:rPr>
                    <m:t>H</m:t>
                  </w:ins>
                </m:r>
              </m:e>
              <m:sub>
                <m:r>
                  <w:ins w:id="131" w:author="Charlotte Devitre" w:date="2024-08-05T16:38:00Z" w16du:dateUtc="2024-08-05T23:38:00Z">
                    <w:rPr>
                      <w:rFonts w:ascii="Cambria Math" w:hAnsi="Cambria Math"/>
                      <w:lang w:val="en-GB"/>
                    </w:rPr>
                    <m:t>2</m:t>
                  </w:ins>
                </m:r>
              </m:sub>
            </m:sSub>
            <m:r>
              <w:ins w:id="132" w:author="Charlotte Devitre" w:date="2024-08-05T16:38:00Z" w16du:dateUtc="2024-08-05T23:38:00Z">
                <w:rPr>
                  <w:rFonts w:ascii="Cambria Math" w:hAnsi="Cambria Math"/>
                  <w:lang w:val="en-GB"/>
                </w:rPr>
                <m:t>O</m:t>
              </w:ins>
            </m:r>
          </m:sub>
        </m:sSub>
      </m:oMath>
      <w:ins w:id="133" w:author="Charlotte Devitre" w:date="2024-08-05T16:38:00Z" w16du:dateUtc="2024-08-05T23:38:00Z">
        <w:r w:rsidRPr="007B522C">
          <w:rPr>
            <w:i/>
            <w:iCs/>
          </w:rPr>
          <w:t xml:space="preserve">-P relationship for Kīlauea from </w:t>
        </w:r>
        <w:r w:rsidRPr="007B522C">
          <w:rPr>
            <w:i/>
            <w:iCs/>
          </w:rPr>
          <w:fldChar w:fldCharType="begin"/>
        </w:r>
        <w:r w:rsidR="00082014">
          <w:rPr>
            <w:i/>
            <w:iCs/>
          </w:rPr>
          <w:instrText xml:space="preserve"> ADDIN ZOTERO_ITEM CSL_CITATION {"citationID":"4ZkcR5as","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ins>
      <w:del w:id="134" w:author="Charlotte Devitre" w:date="2024-08-05T16:38:00Z" w16du:dateUtc="2024-08-05T23:38:00Z">
        <w:r w:rsidRPr="007B522C">
          <w:rPr>
            <w:b/>
            <w:bCs/>
            <w:i/>
            <w:iCs/>
            <w:lang w:val="en-GB"/>
          </w:rPr>
          <w:delText xml:space="preserve">Figure 1. Sensitivity of </w:delText>
        </w:r>
        <w:r w:rsidR="00834561">
          <w:rPr>
            <w:b/>
            <w:bCs/>
            <w:i/>
            <w:iCs/>
            <w:lang w:val="en-GB"/>
          </w:rPr>
          <w:delText>fluid-inclusion</w:delText>
        </w:r>
        <w:r w:rsidRPr="007B522C">
          <w:rPr>
            <w:b/>
            <w:bCs/>
            <w:i/>
            <w:iCs/>
            <w:lang w:val="en-GB"/>
          </w:rPr>
          <w:delText xml:space="preserve"> barometry to</w:delText>
        </w:r>
        <w:r w:rsidR="00B60F9C">
          <w:rPr>
            <w:b/>
            <w:bCs/>
            <w:i/>
            <w:iCs/>
            <w:lang w:val="en-GB"/>
          </w:rPr>
          <w:delText xml:space="preserve"> t</w:delText>
        </w:r>
        <w:r w:rsidRPr="007B522C">
          <w:rPr>
            <w:b/>
            <w:bCs/>
            <w:i/>
            <w:iCs/>
            <w:lang w:val="en-GB"/>
          </w:rPr>
          <w:delText>emperature and</w:delText>
        </w:r>
        <w:r w:rsidR="00BA7C44">
          <w:rPr>
            <w:b/>
            <w:bCs/>
            <w:i/>
            <w:iCs/>
            <w:lang w:val="en-GB"/>
          </w:rPr>
          <w:delText xml:space="preserve"> </w:delText>
        </w:r>
        <w:r w:rsidR="00BA7C44" w:rsidRPr="00BA7C44">
          <w:rPr>
            <w:b/>
            <w:bCs/>
            <w:i/>
            <w:iCs/>
            <w:lang w:val="en-GB"/>
          </w:rPr>
          <w:delText>molar proportions of H</w:delText>
        </w:r>
        <w:r w:rsidR="00BA7C44" w:rsidRPr="00BA7C44">
          <w:rPr>
            <w:b/>
            <w:bCs/>
            <w:i/>
            <w:iCs/>
            <w:vertAlign w:val="subscript"/>
            <w:lang w:val="en-GB"/>
          </w:rPr>
          <w:delText>2</w:delText>
        </w:r>
        <w:r w:rsidR="00BA7C44" w:rsidRPr="00BA7C44">
          <w:rPr>
            <w:b/>
            <w:bCs/>
            <w:i/>
            <w:iCs/>
            <w:lang w:val="en-GB"/>
          </w:rPr>
          <w:delText>O in the exsolved fluid phase (</w:delText>
        </w:r>
      </w:del>
      <m:oMath>
        <m:sSub>
          <m:sSubPr>
            <m:ctrlPr>
              <w:del w:id="135" w:author="Charlotte Devitre" w:date="2024-08-05T16:38:00Z" w16du:dateUtc="2024-08-05T23:38:00Z">
                <w:rPr>
                  <w:rFonts w:ascii="Cambria Math" w:hAnsi="Cambria Math"/>
                  <w:b/>
                  <w:bCs/>
                  <w:i/>
                  <w:iCs/>
                  <w:lang w:val="en-GB"/>
                </w:rPr>
              </w:del>
            </m:ctrlPr>
          </m:sSubPr>
          <m:e>
            <m:r>
              <w:del w:id="136" w:author="Charlotte Devitre" w:date="2024-08-05T16:38:00Z" w16du:dateUtc="2024-08-05T23:38:00Z">
                <m:rPr>
                  <m:sty m:val="bi"/>
                </m:rPr>
                <w:rPr>
                  <w:rFonts w:ascii="Cambria Math" w:hAnsi="Cambria Math"/>
                  <w:lang w:val="en-GB"/>
                </w:rPr>
                <m:t>X</m:t>
              </w:del>
            </m:r>
          </m:e>
          <m:sub>
            <m:sSub>
              <m:sSubPr>
                <m:ctrlPr>
                  <w:del w:id="137" w:author="Charlotte Devitre" w:date="2024-08-05T16:38:00Z" w16du:dateUtc="2024-08-05T23:38:00Z">
                    <w:rPr>
                      <w:rFonts w:ascii="Cambria Math" w:hAnsi="Cambria Math"/>
                      <w:b/>
                      <w:bCs/>
                      <w:i/>
                      <w:iCs/>
                      <w:lang w:val="en-GB"/>
                    </w:rPr>
                  </w:del>
                </m:ctrlPr>
              </m:sSubPr>
              <m:e>
                <m:r>
                  <w:del w:id="138" w:author="Charlotte Devitre" w:date="2024-08-05T16:38:00Z" w16du:dateUtc="2024-08-05T23:38:00Z">
                    <m:rPr>
                      <m:sty m:val="bi"/>
                    </m:rPr>
                    <w:rPr>
                      <w:rFonts w:ascii="Cambria Math" w:hAnsi="Cambria Math"/>
                      <w:lang w:val="en-GB"/>
                    </w:rPr>
                    <m:t>H</m:t>
                  </w:del>
                </m:r>
              </m:e>
              <m:sub>
                <m:r>
                  <w:del w:id="139" w:author="Charlotte Devitre" w:date="2024-08-05T16:38:00Z" w16du:dateUtc="2024-08-05T23:38:00Z">
                    <m:rPr>
                      <m:sty m:val="bi"/>
                    </m:rPr>
                    <w:rPr>
                      <w:rFonts w:ascii="Cambria Math" w:hAnsi="Cambria Math"/>
                      <w:lang w:val="en-GB"/>
                    </w:rPr>
                    <m:t>2</m:t>
                  </w:del>
                </m:r>
              </m:sub>
            </m:sSub>
            <m:r>
              <w:del w:id="140" w:author="Charlotte Devitre" w:date="2024-08-05T16:38:00Z" w16du:dateUtc="2024-08-05T23:38:00Z">
                <m:rPr>
                  <m:sty m:val="bi"/>
                </m:rPr>
                <w:rPr>
                  <w:rFonts w:ascii="Cambria Math" w:hAnsi="Cambria Math"/>
                  <w:lang w:val="en-GB"/>
                </w:rPr>
                <m:t>O</m:t>
              </w:del>
            </m:r>
          </m:sub>
        </m:sSub>
      </m:oMath>
      <w:del w:id="141" w:author="Charlotte Devitre" w:date="2024-08-05T16:38:00Z" w16du:dateUtc="2024-08-05T23:38:00Z">
        <w:r w:rsidR="00BA7C44" w:rsidRPr="00BA7C44">
          <w:rPr>
            <w:b/>
            <w:bCs/>
            <w:i/>
            <w:iCs/>
            <w:lang w:val="en-GB"/>
          </w:rPr>
          <w:delText>)</w:delText>
        </w:r>
        <w:r w:rsidR="00BA7C44">
          <w:rPr>
            <w:b/>
            <w:bCs/>
            <w:i/>
            <w:iCs/>
            <w:lang w:val="en-GB"/>
          </w:rPr>
          <w:delText xml:space="preserve">. </w:delText>
        </w:r>
        <w:r w:rsidRPr="007B522C">
          <w:rPr>
            <w:i/>
            <w:iCs/>
            <w:lang w:val="en-GB"/>
          </w:rPr>
          <w:delText>(a) CO</w:delText>
        </w:r>
        <w:r w:rsidRPr="007B522C">
          <w:rPr>
            <w:i/>
            <w:iCs/>
            <w:vertAlign w:val="subscript"/>
            <w:lang w:val="en-GB"/>
          </w:rPr>
          <w:delText>2</w:delText>
        </w:r>
        <w:r w:rsidRPr="007B522C">
          <w:rPr>
            <w:i/>
            <w:iCs/>
            <w:lang w:val="en-GB"/>
          </w:rPr>
          <w:delText xml:space="preserve"> density vs Pressure for different magmatically relevant entrapment temperatures at Kīlauea using the EOS of </w:delText>
        </w:r>
        <w:r w:rsidRPr="007B522C">
          <w:rPr>
            <w:i/>
            <w:iCs/>
            <w:lang w:val="en-GB"/>
          </w:rPr>
          <w:fldChar w:fldCharType="begin"/>
        </w:r>
        <w:r w:rsidR="00CA1DC0">
          <w:rPr>
            <w:i/>
            <w:iCs/>
            <w:lang w:val="en-GB"/>
          </w:rPr>
          <w:delInstrText xml:space="preserve"> ADDIN ZOTERO_ITEM CSL_CITATION {"citationID":"2c3MJBA6","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i/>
            <w:iCs/>
            <w:lang w:val="en-GB"/>
          </w:rPr>
          <w:fldChar w:fldCharType="separate"/>
        </w:r>
        <w:r w:rsidR="00C3296A" w:rsidRPr="00C3296A">
          <w:delText xml:space="preserve">Span and Wagner, </w:delText>
        </w:r>
        <w:r w:rsidR="00B60F9C">
          <w:delText>(</w:delText>
        </w:r>
        <w:r w:rsidR="00C3296A" w:rsidRPr="00C3296A">
          <w:delText>1996)</w:delText>
        </w:r>
        <w:r w:rsidRPr="007B522C">
          <w:fldChar w:fldCharType="end"/>
        </w:r>
        <w:r w:rsidRPr="007B522C">
          <w:rPr>
            <w:i/>
            <w:iCs/>
            <w:lang w:val="en-GB"/>
          </w:rPr>
          <w:delText xml:space="preserve">. 1100 and 1350 </w:delText>
        </w:r>
        <w:r w:rsidRPr="007B522C">
          <w:rPr>
            <w:i/>
            <w:iCs/>
          </w:rPr>
          <w:delText xml:space="preserve">˚C are the </w:delText>
        </w:r>
        <w:r w:rsidRPr="007B522C">
          <w:rPr>
            <w:i/>
            <w:iCs/>
            <w:lang w:val="en-GB"/>
          </w:rPr>
          <w:delText>lower and upper limit of liquidus temperatures for olivine-saturated melts erupted at Kīlauea volcano throughout its history.</w:delText>
        </w:r>
        <w:r w:rsidRPr="007B522C">
          <w:rPr>
            <w:i/>
            <w:iCs/>
          </w:rPr>
          <w:delText xml:space="preserve"> 1150 ˚C was the temperature used for day 1 and 2 of the simulation, 1240 ˚C is the rounded mean and median of all measured temperatures in our final dataset.</w:delText>
        </w:r>
        <w:r w:rsidRPr="007B522C">
          <w:rPr>
            <w:i/>
            <w:iCs/>
            <w:lang w:val="en-GB"/>
          </w:rPr>
          <w:delText xml:space="preserve"> (b) </w:delText>
        </w:r>
        <w:r w:rsidR="007D29B0">
          <w:rPr>
            <w:i/>
            <w:iCs/>
            <w:lang w:val="en-GB"/>
          </w:rPr>
          <w:delText>Panel a c</w:delText>
        </w:r>
        <w:r w:rsidRPr="007B522C">
          <w:rPr>
            <w:i/>
            <w:iCs/>
            <w:lang w:val="en-GB"/>
          </w:rPr>
          <w:delText xml:space="preserve">lose-up. </w:delText>
        </w:r>
        <w:r w:rsidRPr="007B522C">
          <w:rPr>
            <w:i/>
            <w:iCs/>
          </w:rPr>
          <w:delText xml:space="preserve">Grey boxes show Kīlauea magma storage inferred from </w:delText>
        </w:r>
        <w:r w:rsidR="004E38D9">
          <w:rPr>
            <w:i/>
            <w:iCs/>
          </w:rPr>
          <w:delText>fluid-inclusion</w:delText>
        </w:r>
        <w:r w:rsidR="00B60F9C">
          <w:rPr>
            <w:i/>
            <w:iCs/>
          </w:rPr>
          <w:delText>s, melt-inclusions and</w:delText>
        </w:r>
        <w:r w:rsidRPr="007B522C">
          <w:rPr>
            <w:i/>
            <w:iCs/>
          </w:rPr>
          <w:delText xml:space="preserve"> geophysics </w:delText>
        </w:r>
        <w:r w:rsidRPr="007B522C">
          <w:rPr>
            <w:i/>
            <w:iCs/>
          </w:rPr>
          <w:fldChar w:fldCharType="begin"/>
        </w:r>
        <w:r w:rsidR="00C3296A">
          <w:rPr>
            <w:i/>
            <w:iCs/>
          </w:rPr>
          <w:del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i/>
            <w:iCs/>
          </w:rPr>
          <w:delInstrText>∼</w:delInstrText>
        </w:r>
        <w:r w:rsidR="00C3296A">
          <w:rPr>
            <w:i/>
            <w:i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i/>
            <w:iCs/>
          </w:rPr>
          <w:delInstrText>∼</w:delInstrText>
        </w:r>
        <w:r w:rsidR="00C3296A">
          <w:rPr>
            <w:i/>
            <w:i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i/>
            <w:i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C3296A">
          <w:rPr>
            <w:i/>
            <w:iCs/>
          </w:rPr>
          <w:delText xml:space="preserve">. HMM= </w:delText>
        </w:r>
        <w:r w:rsidR="007C5202" w:rsidRPr="00C3296A">
          <w:rPr>
            <w:i/>
            <w:iCs/>
          </w:rPr>
          <w:delText>Halemaʻumaʻu</w:delText>
        </w:r>
        <w:r w:rsidRPr="00C3296A">
          <w:rPr>
            <w:i/>
            <w:iCs/>
          </w:rPr>
          <w:delText xml:space="preserve"> reservoir, SC = </w:delText>
        </w:r>
        <w:r w:rsidR="007C5202">
          <w:rPr>
            <w:i/>
            <w:iCs/>
          </w:rPr>
          <w:delText>South-Caldera</w:delText>
        </w:r>
        <w:r w:rsidRPr="00C3296A">
          <w:rPr>
            <w:i/>
            <w:iCs/>
          </w:rPr>
          <w:delText xml:space="preserve"> reservoir. </w:delText>
        </w:r>
        <w:r w:rsidRPr="007B522C">
          <w:rPr>
            <w:i/>
            <w:iCs/>
          </w:rPr>
          <w:delText xml:space="preserve">Stars show hypothetical </w:delText>
        </w:r>
        <w:r w:rsidR="004E38D9">
          <w:rPr>
            <w:i/>
            <w:iCs/>
          </w:rPr>
          <w:delText>fluid-inclusions</w:delText>
        </w:r>
        <w:r w:rsidRPr="007B522C">
          <w:rPr>
            <w:i/>
            <w:iCs/>
          </w:rPr>
          <w:delText xml:space="preserve"> trapped at </w:delText>
        </w:r>
        <w:r w:rsidR="007C5202">
          <w:rPr>
            <w:i/>
            <w:iCs/>
          </w:rPr>
          <w:delText>Halemaʻumaʻu</w:delText>
        </w:r>
        <w:r w:rsidRPr="007B522C">
          <w:rPr>
            <w:i/>
            <w:iCs/>
          </w:rPr>
          <w:delText xml:space="preserve"> and </w:delText>
        </w:r>
        <w:r w:rsidR="007C5202">
          <w:rPr>
            <w:i/>
            <w:iCs/>
          </w:rPr>
          <w:delText>South-Caldera</w:delText>
        </w:r>
        <w:r w:rsidRPr="007B522C">
          <w:rPr>
            <w:i/>
            <w:iCs/>
          </w:rPr>
          <w:delText xml:space="preserve"> </w:delText>
        </w:r>
        <w:r w:rsidR="007D29B0">
          <w:rPr>
            <w:i/>
            <w:iCs/>
          </w:rPr>
          <w:delText>with</w:delText>
        </w:r>
        <w:r w:rsidRPr="007B522C">
          <w:rPr>
            <w:i/>
            <w:iCs/>
          </w:rPr>
          <w:delText xml:space="preserve"> </w:delText>
        </w:r>
        <w:r w:rsidR="007D29B0">
          <w:rPr>
            <w:i/>
            <w:iCs/>
          </w:rPr>
          <w:delText>T=</w:delText>
        </w:r>
        <w:r w:rsidRPr="007B522C">
          <w:rPr>
            <w:i/>
            <w:iCs/>
          </w:rPr>
          <w:delText xml:space="preserve">1150 ˚C and </w:delText>
        </w:r>
        <w:r w:rsidR="000D445D">
          <w:rPr>
            <w:i/>
            <w:iCs/>
          </w:rPr>
          <w:delText>error-bars</w:delText>
        </w:r>
        <w:r w:rsidRPr="007B522C">
          <w:rPr>
            <w:i/>
            <w:iCs/>
          </w:rPr>
          <w:delText xml:space="preserve"> representing 1σ uncertainty from Monte Carlo simulations using a temperature uncertainty of ±125 ˚C (</w:delText>
        </w:r>
      </w:del>
      <m:oMath>
        <m:f>
          <m:fPr>
            <m:ctrlPr>
              <w:del w:id="142" w:author="Charlotte Devitre" w:date="2024-08-05T16:38:00Z" w16du:dateUtc="2024-08-05T23:38:00Z">
                <w:rPr>
                  <w:rFonts w:ascii="Cambria Math" w:hAnsi="Cambria Math"/>
                  <w:i/>
                  <w:iCs/>
                </w:rPr>
              </w:del>
            </m:ctrlPr>
          </m:fPr>
          <m:num>
            <m:r>
              <w:del w:id="143" w:author="Charlotte Devitre" w:date="2024-08-05T16:38:00Z" w16du:dateUtc="2024-08-05T23:38:00Z">
                <w:rPr>
                  <w:rFonts w:ascii="Cambria Math" w:hAnsi="Cambria Math"/>
                </w:rPr>
                <m:t xml:space="preserve">1350˚C -1100˚C </m:t>
              </w:del>
            </m:r>
          </m:num>
          <m:den>
            <m:r>
              <w:del w:id="144" w:author="Charlotte Devitre" w:date="2024-08-05T16:38:00Z" w16du:dateUtc="2024-08-05T23:38:00Z">
                <w:rPr>
                  <w:rFonts w:ascii="Cambria Math" w:hAnsi="Cambria Math"/>
                </w:rPr>
                <m:t>2</m:t>
              </w:del>
            </m:r>
          </m:den>
        </m:f>
      </m:oMath>
      <w:del w:id="145" w:author="Charlotte Devitre" w:date="2024-08-05T16:38:00Z" w16du:dateUtc="2024-08-05T23:38:00Z">
        <w:r w:rsidRPr="007B522C">
          <w:rPr>
            <w:i/>
            <w:iCs/>
          </w:rPr>
          <w:delText>).</w:delText>
        </w:r>
        <w:r w:rsidRPr="007B522C">
          <w:rPr>
            <w:i/>
            <w:iCs/>
            <w:lang w:val="en-GB"/>
          </w:rPr>
          <w:delText xml:space="preserve"> (c) CO</w:delText>
        </w:r>
        <w:r w:rsidRPr="007B522C">
          <w:rPr>
            <w:i/>
            <w:iCs/>
            <w:vertAlign w:val="subscript"/>
            <w:lang w:val="en-GB"/>
          </w:rPr>
          <w:delText>2</w:delText>
        </w:r>
        <w:r w:rsidRPr="007B522C">
          <w:rPr>
            <w:i/>
            <w:iCs/>
            <w:lang w:val="en-GB"/>
          </w:rPr>
          <w:delText xml:space="preserve"> density vs Pressure at 1150 </w:delText>
        </w:r>
        <w:r w:rsidRPr="007B522C">
          <w:rPr>
            <w:i/>
            <w:iCs/>
          </w:rPr>
          <w:delText>˚C</w:delText>
        </w:r>
        <w:r w:rsidRPr="007B522C">
          <w:rPr>
            <w:i/>
            <w:iCs/>
            <w:lang w:val="en-GB"/>
          </w:rPr>
          <w:delText xml:space="preserve"> for various </w:delText>
        </w:r>
      </w:del>
      <m:oMath>
        <m:sSub>
          <m:sSubPr>
            <m:ctrlPr>
              <w:del w:id="146" w:author="Charlotte Devitre" w:date="2024-08-05T16:38:00Z" w16du:dateUtc="2024-08-05T23:38:00Z">
                <w:rPr>
                  <w:rFonts w:ascii="Cambria Math" w:hAnsi="Cambria Math"/>
                  <w:i/>
                  <w:iCs/>
                  <w:lang w:val="en-GB"/>
                </w:rPr>
              </w:del>
            </m:ctrlPr>
          </m:sSubPr>
          <m:e>
            <m:r>
              <w:del w:id="147" w:author="Charlotte Devitre" w:date="2024-08-05T16:38:00Z" w16du:dateUtc="2024-08-05T23:38:00Z">
                <w:rPr>
                  <w:rFonts w:ascii="Cambria Math" w:hAnsi="Cambria Math"/>
                  <w:lang w:val="en-GB"/>
                </w:rPr>
                <m:t>X</m:t>
              </w:del>
            </m:r>
          </m:e>
          <m:sub>
            <m:sSub>
              <m:sSubPr>
                <m:ctrlPr>
                  <w:del w:id="148" w:author="Charlotte Devitre" w:date="2024-08-05T16:38:00Z" w16du:dateUtc="2024-08-05T23:38:00Z">
                    <w:rPr>
                      <w:rFonts w:ascii="Cambria Math" w:hAnsi="Cambria Math"/>
                      <w:i/>
                      <w:iCs/>
                      <w:lang w:val="en-GB"/>
                    </w:rPr>
                  </w:del>
                </m:ctrlPr>
              </m:sSubPr>
              <m:e>
                <m:r>
                  <w:del w:id="149" w:author="Charlotte Devitre" w:date="2024-08-05T16:38:00Z" w16du:dateUtc="2024-08-05T23:38:00Z">
                    <w:rPr>
                      <w:rFonts w:ascii="Cambria Math" w:hAnsi="Cambria Math"/>
                      <w:lang w:val="en-GB"/>
                    </w:rPr>
                    <m:t>H</m:t>
                  </w:del>
                </m:r>
              </m:e>
              <m:sub>
                <m:r>
                  <w:del w:id="150" w:author="Charlotte Devitre" w:date="2024-08-05T16:38:00Z" w16du:dateUtc="2024-08-05T23:38:00Z">
                    <w:rPr>
                      <w:rFonts w:ascii="Cambria Math" w:hAnsi="Cambria Math"/>
                      <w:lang w:val="en-GB"/>
                    </w:rPr>
                    <m:t>2</m:t>
                  </w:del>
                </m:r>
              </m:sub>
            </m:sSub>
            <m:r>
              <w:del w:id="151" w:author="Charlotte Devitre" w:date="2024-08-05T16:38:00Z" w16du:dateUtc="2024-08-05T23:38:00Z">
                <w:rPr>
                  <w:rFonts w:ascii="Cambria Math" w:hAnsi="Cambria Math"/>
                  <w:lang w:val="en-GB"/>
                </w:rPr>
                <m:t>O</m:t>
              </w:del>
            </m:r>
          </m:sub>
        </m:sSub>
      </m:oMath>
      <w:del w:id="152" w:author="Charlotte Devitre" w:date="2024-08-05T16:38:00Z" w16du:dateUtc="2024-08-05T23:38:00Z">
        <w:r w:rsidRPr="007B522C">
          <w:rPr>
            <w:i/>
            <w:iCs/>
            <w:lang w:val="en-GB"/>
          </w:rPr>
          <w:delText xml:space="preserve"> using the mixed H</w:delText>
        </w:r>
        <w:r w:rsidRPr="007B522C">
          <w:rPr>
            <w:i/>
            <w:iCs/>
            <w:vertAlign w:val="subscript"/>
            <w:lang w:val="en-GB"/>
          </w:rPr>
          <w:delText>2</w:delText>
        </w:r>
        <w:r w:rsidRPr="007B522C">
          <w:rPr>
            <w:i/>
            <w:iCs/>
            <w:lang w:val="en-GB"/>
          </w:rPr>
          <w:delText>O-CO</w:delText>
        </w:r>
        <w:r w:rsidRPr="007B522C">
          <w:rPr>
            <w:i/>
            <w:iCs/>
            <w:vertAlign w:val="subscript"/>
            <w:lang w:val="en-GB"/>
          </w:rPr>
          <w:delText>2</w:delText>
        </w:r>
        <w:r w:rsidRPr="007B522C">
          <w:rPr>
            <w:i/>
            <w:iCs/>
            <w:lang w:val="en-GB"/>
          </w:rPr>
          <w:delText xml:space="preserve"> EOS of </w:delText>
        </w:r>
        <w:r w:rsidRPr="007B522C">
          <w:rPr>
            <w:i/>
            <w:iCs/>
            <w:lang w:val="en-GB"/>
          </w:rPr>
          <w:fldChar w:fldCharType="begin"/>
        </w:r>
        <w:r w:rsidR="00CA1DC0">
          <w:rPr>
            <w:i/>
            <w:iCs/>
            <w:lang w:val="en-GB"/>
          </w:rPr>
          <w:delInstrText xml:space="preserve"> ADDIN ZOTERO_ITEM CSL_CITATION {"citationID":"tcJiGUvi","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i/>
            <w:iCs/>
            <w:lang w:val="en-GB"/>
          </w:rPr>
          <w:fldChar w:fldCharType="separate"/>
        </w:r>
        <w:r w:rsidR="00C3296A" w:rsidRPr="00C3296A">
          <w:delText xml:space="preserve">Duan and Zhang </w:delText>
        </w:r>
        <w:r w:rsidR="003E4760">
          <w:delText>(</w:delText>
        </w:r>
        <w:r w:rsidR="00C3296A" w:rsidRPr="00C3296A">
          <w:delText>2006)</w:delText>
        </w:r>
        <w:r w:rsidRPr="007B522C">
          <w:fldChar w:fldCharType="end"/>
        </w:r>
        <w:r w:rsidRPr="007B522C">
          <w:rPr>
            <w:i/>
            <w:iCs/>
            <w:lang w:val="en-GB"/>
          </w:rPr>
          <w:delText xml:space="preserve">. </w:delText>
        </w:r>
        <w:r w:rsidR="003E4760">
          <w:rPr>
            <w:i/>
            <w:iCs/>
          </w:rPr>
          <w:delText>The small discontinuity at</w:delText>
        </w:r>
        <w:r w:rsidRPr="007B522C">
          <w:rPr>
            <w:i/>
            <w:iCs/>
          </w:rPr>
          <w:delText xml:space="preserve"> 200 MPa</w:delText>
        </w:r>
        <w:r w:rsidR="003E4760">
          <w:rPr>
            <w:i/>
            <w:iCs/>
          </w:rPr>
          <w:delText xml:space="preserve"> is</w:delText>
        </w:r>
        <w:r w:rsidRPr="007B522C">
          <w:rPr>
            <w:i/>
            <w:iCs/>
          </w:rPr>
          <w:delText xml:space="preserve"> due to parameter values being switched </w:delText>
        </w:r>
        <w:r w:rsidRPr="007B522C">
          <w:rPr>
            <w:i/>
            <w:iCs/>
          </w:rPr>
          <w:fldChar w:fldCharType="begin"/>
        </w:r>
        <w:r>
          <w:rPr>
            <w:i/>
            <w:iCs/>
          </w:rPr>
          <w:del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i/>
            <w:iCs/>
          </w:rPr>
          <w:delInstrText>∼</w:delInstrText>
        </w:r>
        <w:r>
          <w:rPr>
            <w:i/>
            <w:iCs/>
          </w:rPr>
          <w:delInstrText xml:space="preserve"> 2573 K and </w:delInstrText>
        </w:r>
        <w:r>
          <w:rPr>
            <w:rFonts w:ascii="Cambria Math" w:hAnsi="Cambria Math" w:cs="Cambria Math"/>
            <w:i/>
            <w:iCs/>
          </w:rPr>
          <w:delInstrText>∼</w:delInstrText>
        </w:r>
        <w:r>
          <w:rPr>
            <w:i/>
            <w:iCs/>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i/>
            <w:iCs/>
          </w:rPr>
          <w:fldChar w:fldCharType="separate"/>
        </w:r>
        <w:r w:rsidR="00C3296A" w:rsidRPr="00C3296A">
          <w:delText>(Yoshimura, 2023)</w:delText>
        </w:r>
        <w:r w:rsidRPr="007B522C">
          <w:fldChar w:fldCharType="end"/>
        </w:r>
        <w:r w:rsidRPr="007B522C">
          <w:rPr>
            <w:i/>
            <w:iCs/>
          </w:rPr>
          <w:delText xml:space="preserve">. </w:delText>
        </w:r>
        <w:r w:rsidRPr="007B522C">
          <w:rPr>
            <w:i/>
            <w:iCs/>
            <w:lang w:val="en-GB"/>
          </w:rPr>
          <w:delText>(d)</w:delText>
        </w:r>
        <w:r w:rsidR="00BA7C44">
          <w:rPr>
            <w:i/>
            <w:iCs/>
            <w:lang w:val="en-GB"/>
          </w:rPr>
          <w:delText xml:space="preserve"> P</w:delText>
        </w:r>
        <w:r w:rsidRPr="007B522C">
          <w:rPr>
            <w:i/>
            <w:iCs/>
            <w:lang w:val="en-GB"/>
          </w:rPr>
          <w:delText>anel c</w:delText>
        </w:r>
        <w:r w:rsidR="00BA7C44">
          <w:rPr>
            <w:i/>
            <w:iCs/>
            <w:lang w:val="en-GB"/>
          </w:rPr>
          <w:delText xml:space="preserve"> c</w:delText>
        </w:r>
        <w:r w:rsidR="00BA7C44" w:rsidRPr="007B522C">
          <w:rPr>
            <w:i/>
            <w:iCs/>
            <w:lang w:val="en-GB"/>
          </w:rPr>
          <w:delText>lose-up</w:delText>
        </w:r>
        <w:r w:rsidRPr="007B522C">
          <w:rPr>
            <w:i/>
            <w:iCs/>
            <w:lang w:val="en-GB"/>
          </w:rPr>
          <w:delText xml:space="preserve">. </w:delText>
        </w:r>
        <w:r w:rsidRPr="007B522C">
          <w:rPr>
            <w:i/>
            <w:iCs/>
          </w:rPr>
          <w:delText xml:space="preserve">Stars show hypothetical </w:delText>
        </w:r>
        <w:r w:rsidR="004E38D9">
          <w:rPr>
            <w:i/>
            <w:iCs/>
          </w:rPr>
          <w:delText>fluid-inclusions</w:delText>
        </w:r>
        <w:r w:rsidRPr="007B522C">
          <w:rPr>
            <w:i/>
            <w:iCs/>
          </w:rPr>
          <w:delText xml:space="preserve"> trapped at </w:delText>
        </w:r>
        <w:r w:rsidR="00CB6366">
          <w:rPr>
            <w:i/>
            <w:iCs/>
          </w:rPr>
          <w:delText>Halema’uma’u</w:delText>
        </w:r>
        <w:r w:rsidRPr="007B522C">
          <w:rPr>
            <w:i/>
            <w:iCs/>
          </w:rPr>
          <w:delText xml:space="preserve"> and </w:delText>
        </w:r>
        <w:r w:rsidR="007C5202">
          <w:rPr>
            <w:i/>
            <w:iCs/>
          </w:rPr>
          <w:delText>South-Caldera</w:delText>
        </w:r>
        <w:r w:rsidRPr="007B522C">
          <w:rPr>
            <w:i/>
            <w:iCs/>
          </w:rPr>
          <w:delText xml:space="preserve"> with </w:delText>
        </w:r>
        <w:r w:rsidR="00BA7C44">
          <w:rPr>
            <w:i/>
            <w:iCs/>
          </w:rPr>
          <w:delText>T =</w:delText>
        </w:r>
        <w:r w:rsidRPr="007B522C">
          <w:rPr>
            <w:i/>
            <w:iCs/>
          </w:rPr>
          <w:delText xml:space="preserve"> 1150 ˚</w:delText>
        </w:r>
        <w:r w:rsidR="00BA7C44">
          <w:rPr>
            <w:i/>
            <w:iCs/>
          </w:rPr>
          <w:delText>C</w:delText>
        </w:r>
        <w:r w:rsidRPr="007B522C">
          <w:rPr>
            <w:i/>
            <w:iCs/>
          </w:rPr>
          <w:delText xml:space="preserve">, </w:delText>
        </w:r>
      </w:del>
      <m:oMath>
        <m:sSub>
          <m:sSubPr>
            <m:ctrlPr>
              <w:del w:id="153" w:author="Charlotte Devitre" w:date="2024-08-05T16:38:00Z" w16du:dateUtc="2024-08-05T23:38:00Z">
                <w:rPr>
                  <w:rFonts w:ascii="Cambria Math" w:hAnsi="Cambria Math"/>
                  <w:i/>
                  <w:iCs/>
                  <w:lang w:val="en-GB"/>
                </w:rPr>
              </w:del>
            </m:ctrlPr>
          </m:sSubPr>
          <m:e>
            <m:r>
              <w:del w:id="154" w:author="Charlotte Devitre" w:date="2024-08-05T16:38:00Z" w16du:dateUtc="2024-08-05T23:38:00Z">
                <w:rPr>
                  <w:rFonts w:ascii="Cambria Math" w:hAnsi="Cambria Math"/>
                  <w:lang w:val="en-GB"/>
                </w:rPr>
                <m:t>X</m:t>
              </w:del>
            </m:r>
          </m:e>
          <m:sub>
            <m:sSub>
              <m:sSubPr>
                <m:ctrlPr>
                  <w:del w:id="155" w:author="Charlotte Devitre" w:date="2024-08-05T16:38:00Z" w16du:dateUtc="2024-08-05T23:38:00Z">
                    <w:rPr>
                      <w:rFonts w:ascii="Cambria Math" w:hAnsi="Cambria Math"/>
                      <w:i/>
                      <w:iCs/>
                      <w:lang w:val="en-GB"/>
                    </w:rPr>
                  </w:del>
                </m:ctrlPr>
              </m:sSubPr>
              <m:e>
                <m:r>
                  <w:del w:id="156" w:author="Charlotte Devitre" w:date="2024-08-05T16:38:00Z" w16du:dateUtc="2024-08-05T23:38:00Z">
                    <w:rPr>
                      <w:rFonts w:ascii="Cambria Math" w:hAnsi="Cambria Math"/>
                      <w:lang w:val="en-GB"/>
                    </w:rPr>
                    <m:t>H</m:t>
                  </w:del>
                </m:r>
              </m:e>
              <m:sub>
                <m:r>
                  <w:del w:id="157" w:author="Charlotte Devitre" w:date="2024-08-05T16:38:00Z" w16du:dateUtc="2024-08-05T23:38:00Z">
                    <w:rPr>
                      <w:rFonts w:ascii="Cambria Math" w:hAnsi="Cambria Math"/>
                      <w:lang w:val="en-GB"/>
                    </w:rPr>
                    <m:t>2</m:t>
                  </w:del>
                </m:r>
              </m:sub>
            </m:sSub>
            <m:r>
              <w:del w:id="158" w:author="Charlotte Devitre" w:date="2024-08-05T16:38:00Z" w16du:dateUtc="2024-08-05T23:38:00Z">
                <w:rPr>
                  <w:rFonts w:ascii="Cambria Math" w:hAnsi="Cambria Math"/>
                  <w:lang w:val="en-GB"/>
                </w:rPr>
                <m:t>O</m:t>
              </w:del>
            </m:r>
          </m:sub>
        </m:sSub>
      </m:oMath>
      <w:del w:id="159" w:author="Charlotte Devitre" w:date="2024-08-05T16:38:00Z" w16du:dateUtc="2024-08-05T23:38:00Z">
        <w:r w:rsidRPr="007B522C">
          <w:rPr>
            <w:i/>
            <w:iCs/>
          </w:rPr>
          <w:delText xml:space="preserve"> inferred </w:delText>
        </w:r>
        <w:r w:rsidR="000D445D">
          <w:rPr>
            <w:i/>
            <w:iCs/>
          </w:rPr>
          <w:delText xml:space="preserve">using the </w:delText>
        </w:r>
      </w:del>
      <m:oMath>
        <m:sSub>
          <m:sSubPr>
            <m:ctrlPr>
              <w:del w:id="160" w:author="Charlotte Devitre" w:date="2024-08-05T16:38:00Z" w16du:dateUtc="2024-08-05T23:38:00Z">
                <w:rPr>
                  <w:rFonts w:ascii="Cambria Math" w:hAnsi="Cambria Math"/>
                  <w:i/>
                  <w:iCs/>
                  <w:lang w:val="en-GB"/>
                </w:rPr>
              </w:del>
            </m:ctrlPr>
          </m:sSubPr>
          <m:e>
            <m:r>
              <w:del w:id="161" w:author="Charlotte Devitre" w:date="2024-08-05T16:38:00Z" w16du:dateUtc="2024-08-05T23:38:00Z">
                <w:rPr>
                  <w:rFonts w:ascii="Cambria Math" w:hAnsi="Cambria Math"/>
                  <w:lang w:val="en-GB"/>
                </w:rPr>
                <m:t>X</m:t>
              </w:del>
            </m:r>
          </m:e>
          <m:sub>
            <m:sSub>
              <m:sSubPr>
                <m:ctrlPr>
                  <w:del w:id="162" w:author="Charlotte Devitre" w:date="2024-08-05T16:38:00Z" w16du:dateUtc="2024-08-05T23:38:00Z">
                    <w:rPr>
                      <w:rFonts w:ascii="Cambria Math" w:hAnsi="Cambria Math"/>
                      <w:i/>
                      <w:iCs/>
                      <w:lang w:val="en-GB"/>
                    </w:rPr>
                  </w:del>
                </m:ctrlPr>
              </m:sSubPr>
              <m:e>
                <m:r>
                  <w:del w:id="163" w:author="Charlotte Devitre" w:date="2024-08-05T16:38:00Z" w16du:dateUtc="2024-08-05T23:38:00Z">
                    <w:rPr>
                      <w:rFonts w:ascii="Cambria Math" w:hAnsi="Cambria Math"/>
                      <w:lang w:val="en-GB"/>
                    </w:rPr>
                    <m:t>H</m:t>
                  </w:del>
                </m:r>
              </m:e>
              <m:sub>
                <m:r>
                  <w:del w:id="164" w:author="Charlotte Devitre" w:date="2024-08-05T16:38:00Z" w16du:dateUtc="2024-08-05T23:38:00Z">
                    <w:rPr>
                      <w:rFonts w:ascii="Cambria Math" w:hAnsi="Cambria Math"/>
                      <w:lang w:val="en-GB"/>
                    </w:rPr>
                    <m:t>2</m:t>
                  </w:del>
                </m:r>
              </m:sub>
            </m:sSub>
            <m:r>
              <w:del w:id="165" w:author="Charlotte Devitre" w:date="2024-08-05T16:38:00Z" w16du:dateUtc="2024-08-05T23:38:00Z">
                <w:rPr>
                  <w:rFonts w:ascii="Cambria Math" w:hAnsi="Cambria Math"/>
                  <w:lang w:val="en-GB"/>
                </w:rPr>
                <m:t>O</m:t>
              </w:del>
            </m:r>
          </m:sub>
        </m:sSub>
      </m:oMath>
      <w:del w:id="166" w:author="Charlotte Devitre" w:date="2024-08-05T16:38:00Z" w16du:dateUtc="2024-08-05T23:38:00Z">
        <w:r w:rsidR="000D445D" w:rsidRPr="007B522C">
          <w:rPr>
            <w:i/>
            <w:iCs/>
            <w:lang w:val="en-GB"/>
          </w:rPr>
          <w:delText xml:space="preserve"> </w:delText>
        </w:r>
        <w:r w:rsidR="000D445D">
          <w:rPr>
            <w:i/>
            <w:iCs/>
            <w:lang w:val="en-GB"/>
          </w:rPr>
          <w:delText xml:space="preserve">-P relationship </w:delText>
        </w:r>
        <w:r w:rsidR="007D29B0">
          <w:rPr>
            <w:i/>
            <w:iCs/>
            <w:lang w:val="en-GB"/>
          </w:rPr>
          <w:delText>of</w:delText>
        </w:r>
        <w:r w:rsidRPr="007B522C">
          <w:rPr>
            <w:i/>
            <w:iCs/>
          </w:rPr>
          <w:delText xml:space="preserve"> </w:delText>
        </w:r>
        <w:r w:rsidRPr="007B522C">
          <w:rPr>
            <w:i/>
            <w:iCs/>
          </w:rPr>
          <w:fldChar w:fldCharType="begin"/>
        </w:r>
        <w:r w:rsidR="00CA1DC0">
          <w:rPr>
            <w:i/>
            <w:iCs/>
          </w:rPr>
          <w:delInstrText xml:space="preserve"> ADDIN ZOTERO_ITEM CSL_CITATION {"citationID":"Cesiupd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DeVitre and Wieser </w:delText>
        </w:r>
        <w:r w:rsidR="000D445D">
          <w:delText>(</w:delText>
        </w:r>
        <w:r w:rsidR="00C3296A" w:rsidRPr="00C3296A">
          <w:delText>2024)</w:delText>
        </w:r>
        <w:r w:rsidRPr="007B522C">
          <w:fldChar w:fldCharType="end"/>
        </w:r>
        <w:r w:rsidRPr="007B522C">
          <w:rPr>
            <w:i/>
            <w:iCs/>
          </w:rPr>
          <w:delText xml:space="preserve"> and </w:delText>
        </w:r>
        <w:r w:rsidR="000D445D">
          <w:rPr>
            <w:i/>
            <w:iCs/>
          </w:rPr>
          <w:delText>error-bars</w:delText>
        </w:r>
        <w:r w:rsidRPr="007B522C">
          <w:rPr>
            <w:i/>
            <w:iCs/>
          </w:rPr>
          <w:delText xml:space="preserve"> representing 1σ uncertainty from Monte Carlo simulations using an </w:delText>
        </w:r>
      </w:del>
      <m:oMath>
        <m:sSub>
          <m:sSubPr>
            <m:ctrlPr>
              <w:del w:id="167" w:author="Charlotte Devitre" w:date="2024-08-05T16:38:00Z" w16du:dateUtc="2024-08-05T23:38:00Z">
                <w:rPr>
                  <w:rFonts w:ascii="Cambria Math" w:hAnsi="Cambria Math"/>
                  <w:i/>
                  <w:iCs/>
                  <w:lang w:val="en-GB"/>
                </w:rPr>
              </w:del>
            </m:ctrlPr>
          </m:sSubPr>
          <m:e>
            <m:r>
              <w:del w:id="168" w:author="Charlotte Devitre" w:date="2024-08-05T16:38:00Z" w16du:dateUtc="2024-08-05T23:38:00Z">
                <w:rPr>
                  <w:rFonts w:ascii="Cambria Math" w:hAnsi="Cambria Math"/>
                  <w:lang w:val="en-GB"/>
                </w:rPr>
                <m:t>X</m:t>
              </w:del>
            </m:r>
          </m:e>
          <m:sub>
            <m:sSub>
              <m:sSubPr>
                <m:ctrlPr>
                  <w:del w:id="169" w:author="Charlotte Devitre" w:date="2024-08-05T16:38:00Z" w16du:dateUtc="2024-08-05T23:38:00Z">
                    <w:rPr>
                      <w:rFonts w:ascii="Cambria Math" w:hAnsi="Cambria Math"/>
                      <w:i/>
                      <w:iCs/>
                      <w:lang w:val="en-GB"/>
                    </w:rPr>
                  </w:del>
                </m:ctrlPr>
              </m:sSubPr>
              <m:e>
                <m:r>
                  <w:del w:id="170" w:author="Charlotte Devitre" w:date="2024-08-05T16:38:00Z" w16du:dateUtc="2024-08-05T23:38:00Z">
                    <w:rPr>
                      <w:rFonts w:ascii="Cambria Math" w:hAnsi="Cambria Math"/>
                      <w:lang w:val="en-GB"/>
                    </w:rPr>
                    <m:t>H</m:t>
                  </w:del>
                </m:r>
              </m:e>
              <m:sub>
                <m:r>
                  <w:del w:id="171" w:author="Charlotte Devitre" w:date="2024-08-05T16:38:00Z" w16du:dateUtc="2024-08-05T23:38:00Z">
                    <w:rPr>
                      <w:rFonts w:ascii="Cambria Math" w:hAnsi="Cambria Math"/>
                      <w:lang w:val="en-GB"/>
                    </w:rPr>
                    <m:t>2</m:t>
                  </w:del>
                </m:r>
              </m:sub>
            </m:sSub>
            <m:r>
              <w:del w:id="172" w:author="Charlotte Devitre" w:date="2024-08-05T16:38:00Z" w16du:dateUtc="2024-08-05T23:38:00Z">
                <w:rPr>
                  <w:rFonts w:ascii="Cambria Math" w:hAnsi="Cambria Math"/>
                  <w:lang w:val="en-GB"/>
                </w:rPr>
                <m:t>O</m:t>
              </w:del>
            </m:r>
          </m:sub>
        </m:sSub>
      </m:oMath>
      <w:del w:id="173" w:author="Charlotte Devitre" w:date="2024-08-05T16:38:00Z" w16du:dateUtc="2024-08-05T23:38:00Z">
        <w:r w:rsidRPr="007B522C">
          <w:rPr>
            <w:i/>
            <w:iCs/>
          </w:rPr>
          <w:delText xml:space="preserve"> uncertainty of ±0.1 based on the maximum range of </w:delText>
        </w:r>
      </w:del>
      <m:oMath>
        <m:sSub>
          <m:sSubPr>
            <m:ctrlPr>
              <w:del w:id="174" w:author="Charlotte Devitre" w:date="2024-08-05T16:38:00Z" w16du:dateUtc="2024-08-05T23:38:00Z">
                <w:rPr>
                  <w:rFonts w:ascii="Cambria Math" w:hAnsi="Cambria Math"/>
                  <w:i/>
                  <w:iCs/>
                  <w:lang w:val="en-GB"/>
                </w:rPr>
              </w:del>
            </m:ctrlPr>
          </m:sSubPr>
          <m:e>
            <m:r>
              <w:del w:id="175" w:author="Charlotte Devitre" w:date="2024-08-05T16:38:00Z" w16du:dateUtc="2024-08-05T23:38:00Z">
                <w:rPr>
                  <w:rFonts w:ascii="Cambria Math" w:hAnsi="Cambria Math"/>
                  <w:lang w:val="en-GB"/>
                </w:rPr>
                <m:t>X</m:t>
              </w:del>
            </m:r>
          </m:e>
          <m:sub>
            <m:sSub>
              <m:sSubPr>
                <m:ctrlPr>
                  <w:del w:id="176" w:author="Charlotte Devitre" w:date="2024-08-05T16:38:00Z" w16du:dateUtc="2024-08-05T23:38:00Z">
                    <w:rPr>
                      <w:rFonts w:ascii="Cambria Math" w:hAnsi="Cambria Math"/>
                      <w:i/>
                      <w:iCs/>
                      <w:lang w:val="en-GB"/>
                    </w:rPr>
                  </w:del>
                </m:ctrlPr>
              </m:sSubPr>
              <m:e>
                <m:r>
                  <w:del w:id="177" w:author="Charlotte Devitre" w:date="2024-08-05T16:38:00Z" w16du:dateUtc="2024-08-05T23:38:00Z">
                    <w:rPr>
                      <w:rFonts w:ascii="Cambria Math" w:hAnsi="Cambria Math"/>
                      <w:lang w:val="en-GB"/>
                    </w:rPr>
                    <m:t>H</m:t>
                  </w:del>
                </m:r>
              </m:e>
              <m:sub>
                <m:r>
                  <w:del w:id="178" w:author="Charlotte Devitre" w:date="2024-08-05T16:38:00Z" w16du:dateUtc="2024-08-05T23:38:00Z">
                    <w:rPr>
                      <w:rFonts w:ascii="Cambria Math" w:hAnsi="Cambria Math"/>
                      <w:lang w:val="en-GB"/>
                    </w:rPr>
                    <m:t>2</m:t>
                  </w:del>
                </m:r>
              </m:sub>
            </m:sSub>
            <m:r>
              <w:del w:id="179" w:author="Charlotte Devitre" w:date="2024-08-05T16:38:00Z" w16du:dateUtc="2024-08-05T23:38:00Z">
                <w:rPr>
                  <w:rFonts w:ascii="Cambria Math" w:hAnsi="Cambria Math"/>
                  <w:lang w:val="en-GB"/>
                </w:rPr>
                <m:t>O</m:t>
              </w:del>
            </m:r>
          </m:sub>
        </m:sSub>
      </m:oMath>
      <w:del w:id="180" w:author="Charlotte Devitre" w:date="2024-08-05T16:38:00Z" w16du:dateUtc="2024-08-05T23:38:00Z">
        <w:r w:rsidRPr="007B522C">
          <w:rPr>
            <w:i/>
            <w:iCs/>
          </w:rPr>
          <w:delText xml:space="preserve"> inferred in our dataset (</w:delText>
        </w:r>
      </w:del>
      <m:oMath>
        <m:f>
          <m:fPr>
            <m:ctrlPr>
              <w:del w:id="181" w:author="Charlotte Devitre" w:date="2024-08-05T16:38:00Z" w16du:dateUtc="2024-08-05T23:38:00Z">
                <w:rPr>
                  <w:rFonts w:ascii="Cambria Math" w:hAnsi="Cambria Math"/>
                  <w:i/>
                  <w:iCs/>
                </w:rPr>
              </w:del>
            </m:ctrlPr>
          </m:fPr>
          <m:num>
            <m:sSub>
              <m:sSubPr>
                <m:ctrlPr>
                  <w:del w:id="182" w:author="Charlotte Devitre" w:date="2024-08-05T16:38:00Z" w16du:dateUtc="2024-08-05T23:38:00Z">
                    <w:rPr>
                      <w:rFonts w:ascii="Cambria Math" w:hAnsi="Cambria Math"/>
                      <w:i/>
                      <w:iCs/>
                    </w:rPr>
                  </w:del>
                </m:ctrlPr>
              </m:sSubPr>
              <m:e>
                <m:r>
                  <w:del w:id="183" w:author="Charlotte Devitre" w:date="2024-08-05T16:38:00Z" w16du:dateUtc="2024-08-05T23:38:00Z">
                    <w:rPr>
                      <w:rFonts w:ascii="Cambria Math" w:hAnsi="Cambria Math"/>
                    </w:rPr>
                    <m:t>XH</m:t>
                  </w:del>
                </m:r>
              </m:e>
              <m:sub>
                <m:r>
                  <w:del w:id="184" w:author="Charlotte Devitre" w:date="2024-08-05T16:38:00Z" w16du:dateUtc="2024-08-05T23:38:00Z">
                    <w:rPr>
                      <w:rFonts w:ascii="Cambria Math" w:hAnsi="Cambria Math"/>
                    </w:rPr>
                    <m:t>2</m:t>
                  </w:del>
                </m:r>
              </m:sub>
            </m:sSub>
            <m:r>
              <w:del w:id="185" w:author="Charlotte Devitre" w:date="2024-08-05T16:38:00Z" w16du:dateUtc="2024-08-05T23:38:00Z">
                <w:rPr>
                  <w:rFonts w:ascii="Cambria Math" w:hAnsi="Cambria Math"/>
                </w:rPr>
                <m:t>Omax-</m:t>
              </w:del>
            </m:r>
            <m:sSub>
              <m:sSubPr>
                <m:ctrlPr>
                  <w:del w:id="186" w:author="Charlotte Devitre" w:date="2024-08-05T16:38:00Z" w16du:dateUtc="2024-08-05T23:38:00Z">
                    <w:rPr>
                      <w:rFonts w:ascii="Cambria Math" w:hAnsi="Cambria Math"/>
                      <w:i/>
                      <w:iCs/>
                    </w:rPr>
                  </w:del>
                </m:ctrlPr>
              </m:sSubPr>
              <m:e>
                <m:r>
                  <w:del w:id="187" w:author="Charlotte Devitre" w:date="2024-08-05T16:38:00Z" w16du:dateUtc="2024-08-05T23:38:00Z">
                    <w:rPr>
                      <w:rFonts w:ascii="Cambria Math" w:hAnsi="Cambria Math"/>
                    </w:rPr>
                    <m:t>XH</m:t>
                  </w:del>
                </m:r>
              </m:e>
              <m:sub>
                <m:r>
                  <w:del w:id="188" w:author="Charlotte Devitre" w:date="2024-08-05T16:38:00Z" w16du:dateUtc="2024-08-05T23:38:00Z">
                    <w:rPr>
                      <w:rFonts w:ascii="Cambria Math" w:hAnsi="Cambria Math"/>
                    </w:rPr>
                    <m:t>2</m:t>
                  </w:del>
                </m:r>
              </m:sub>
            </m:sSub>
            <m:r>
              <w:del w:id="189" w:author="Charlotte Devitre" w:date="2024-08-05T16:38:00Z" w16du:dateUtc="2024-08-05T23:38:00Z">
                <w:rPr>
                  <w:rFonts w:ascii="Cambria Math" w:hAnsi="Cambria Math"/>
                </w:rPr>
                <m:t>Omin</m:t>
              </w:del>
            </m:r>
          </m:num>
          <m:den>
            <m:r>
              <w:del w:id="190" w:author="Charlotte Devitre" w:date="2024-08-05T16:38:00Z" w16du:dateUtc="2024-08-05T23:38:00Z">
                <w:rPr>
                  <w:rFonts w:ascii="Cambria Math" w:hAnsi="Cambria Math"/>
                </w:rPr>
                <m:t>2</m:t>
              </w:del>
            </m:r>
          </m:den>
        </m:f>
      </m:oMath>
      <w:del w:id="191" w:author="Charlotte Devitre" w:date="2024-08-05T16:38:00Z" w16du:dateUtc="2024-08-05T23:38:00Z">
        <w:r w:rsidRPr="007B522C">
          <w:rPr>
            <w:i/>
            <w:iCs/>
          </w:rPr>
          <w:delText>)</w:delText>
        </w:r>
        <w:r w:rsidRPr="007B522C">
          <w:rPr>
            <w:i/>
            <w:iCs/>
            <w:lang w:val="en-GB"/>
          </w:rPr>
          <w:delText xml:space="preserve"> </w:delText>
        </w:r>
        <w:r w:rsidRPr="007B522C">
          <w:rPr>
            <w:i/>
            <w:iCs/>
          </w:rPr>
          <w:delText>when calculated using the upper limit</w:delText>
        </w:r>
      </w:del>
      <m:oMath>
        <m:r>
          <w:del w:id="192" w:author="Charlotte Devitre" w:date="2024-08-05T16:38:00Z" w16du:dateUtc="2024-08-05T23:38:00Z">
            <w:rPr>
              <w:rFonts w:ascii="Cambria Math" w:hAnsi="Cambria Math"/>
            </w:rPr>
            <m:t xml:space="preserve"> </m:t>
          </w:del>
        </m:r>
        <m:sSub>
          <m:sSubPr>
            <m:ctrlPr>
              <w:del w:id="193" w:author="Charlotte Devitre" w:date="2024-08-05T16:38:00Z" w16du:dateUtc="2024-08-05T23:38:00Z">
                <w:rPr>
                  <w:rFonts w:ascii="Cambria Math" w:hAnsi="Cambria Math"/>
                  <w:i/>
                  <w:iCs/>
                  <w:lang w:val="en-GB"/>
                </w:rPr>
              </w:del>
            </m:ctrlPr>
          </m:sSubPr>
          <m:e>
            <m:r>
              <w:del w:id="194" w:author="Charlotte Devitre" w:date="2024-08-05T16:38:00Z" w16du:dateUtc="2024-08-05T23:38:00Z">
                <w:rPr>
                  <w:rFonts w:ascii="Cambria Math" w:hAnsi="Cambria Math"/>
                  <w:lang w:val="en-GB"/>
                </w:rPr>
                <m:t>X</m:t>
              </w:del>
            </m:r>
          </m:e>
          <m:sub>
            <m:sSub>
              <m:sSubPr>
                <m:ctrlPr>
                  <w:del w:id="195" w:author="Charlotte Devitre" w:date="2024-08-05T16:38:00Z" w16du:dateUtc="2024-08-05T23:38:00Z">
                    <w:rPr>
                      <w:rFonts w:ascii="Cambria Math" w:hAnsi="Cambria Math"/>
                      <w:i/>
                      <w:iCs/>
                      <w:lang w:val="en-GB"/>
                    </w:rPr>
                  </w:del>
                </m:ctrlPr>
              </m:sSubPr>
              <m:e>
                <m:r>
                  <w:del w:id="196" w:author="Charlotte Devitre" w:date="2024-08-05T16:38:00Z" w16du:dateUtc="2024-08-05T23:38:00Z">
                    <w:rPr>
                      <w:rFonts w:ascii="Cambria Math" w:hAnsi="Cambria Math"/>
                      <w:lang w:val="en-GB"/>
                    </w:rPr>
                    <m:t>H</m:t>
                  </w:del>
                </m:r>
              </m:e>
              <m:sub>
                <m:r>
                  <w:del w:id="197" w:author="Charlotte Devitre" w:date="2024-08-05T16:38:00Z" w16du:dateUtc="2024-08-05T23:38:00Z">
                    <w:rPr>
                      <w:rFonts w:ascii="Cambria Math" w:hAnsi="Cambria Math"/>
                      <w:lang w:val="en-GB"/>
                    </w:rPr>
                    <m:t>2</m:t>
                  </w:del>
                </m:r>
              </m:sub>
            </m:sSub>
            <m:r>
              <w:del w:id="198" w:author="Charlotte Devitre" w:date="2024-08-05T16:38:00Z" w16du:dateUtc="2024-08-05T23:38:00Z">
                <w:rPr>
                  <w:rFonts w:ascii="Cambria Math" w:hAnsi="Cambria Math"/>
                  <w:lang w:val="en-GB"/>
                </w:rPr>
                <m:t>O</m:t>
              </w:del>
            </m:r>
          </m:sub>
        </m:sSub>
      </m:oMath>
      <w:del w:id="199" w:author="Charlotte Devitre" w:date="2024-08-05T16:38:00Z" w16du:dateUtc="2024-08-05T23:38:00Z">
        <w:r w:rsidRPr="007B522C">
          <w:rPr>
            <w:i/>
            <w:iCs/>
          </w:rPr>
          <w:delText xml:space="preserve">-P relationship for Kīlauea from </w:delText>
        </w:r>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 xml:space="preserve">. </w:delText>
        </w:r>
      </w:del>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6AD6CEFD" w:rsidR="00B90F91" w:rsidRPr="007B522C" w:rsidRDefault="00B90F91" w:rsidP="00B90F91">
      <w:pPr>
        <w:pStyle w:val="Text"/>
        <w:spacing w:line="480" w:lineRule="auto"/>
        <w:jc w:val="both"/>
        <w:rPr>
          <w:lang w:val="en-GB"/>
        </w:rPr>
      </w:pPr>
      <w:ins w:id="200" w:author="Charlotte Devitre" w:date="2024-08-05T16:38:00Z" w16du:dateUtc="2024-08-05T23:38:00Z">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082014">
          <w:rPr>
            <w:lang w:val="en-GB"/>
          </w:rPr>
          <w:instrText xml:space="preserve"> ADDIN ZOTERO_ITEM CSL_CITATION {"citationID":"SUngdoX9","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lang w:val="en-GB"/>
          </w:rPr>
          <w:instrText>∼</w:instrText>
        </w:r>
        <w:r w:rsidR="00082014">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lang w:val="en-GB"/>
          </w:rPr>
          <w:instrText>∼</w:instrText>
        </w:r>
        <w:r w:rsidR="00082014">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ins>
      <w:del w:id="201" w:author="Charlotte Devitre" w:date="2024-08-05T16:38:00Z" w16du:dateUtc="2024-08-05T23:38: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lang w:val="en-GB"/>
          </w:rPr>
          <w:delText>. Tephra samples representing the first ~14 hours of the September 2023 eruption were collected by Hawaiian Volcano Observatory (HVO) geologists on September 12 and mailed to UC Berkeley on September 15</w:delText>
        </w:r>
        <w:r w:rsidRPr="007B522C">
          <w:rPr>
            <w:vertAlign w:val="superscript"/>
            <w:lang w:val="en-GB"/>
          </w:rPr>
          <w:delText>th</w:delText>
        </w:r>
        <w:r w:rsidRPr="007B522C">
          <w:rPr>
            <w:lang w:val="en-GB"/>
          </w:rPr>
          <w:delText xml:space="preserve"> </w:delText>
        </w:r>
        <w:r w:rsidR="000603F3">
          <w:rPr>
            <w:lang w:val="en-GB"/>
          </w:rPr>
          <w:delText>(F</w:delText>
        </w:r>
        <w:r>
          <w:rPr>
            <w:lang w:val="en-GB"/>
          </w:rPr>
          <w:delText>ig. S1</w:delText>
        </w:r>
        <w:r w:rsidRPr="007B522C">
          <w:rPr>
            <w:lang w:val="en-GB"/>
          </w:rPr>
          <w:delText xml:space="preserve">). </w:delText>
        </w:r>
        <w:r>
          <w:rPr>
            <w:lang w:val="en-GB"/>
          </w:rPr>
          <w:delText>A schematic of the workflow and detailed timeline is available in the supplement (Fig. S1).</w:delText>
        </w:r>
      </w:del>
    </w:p>
    <w:p w14:paraId="5F28B084" w14:textId="20C9E535" w:rsidR="00B90F91" w:rsidRPr="007B522C" w:rsidRDefault="00B90F91" w:rsidP="00B90F91">
      <w:pPr>
        <w:pStyle w:val="Text"/>
        <w:spacing w:line="480" w:lineRule="auto"/>
        <w:jc w:val="both"/>
        <w:rPr>
          <w:lang w:val="en-GB"/>
        </w:rPr>
      </w:pPr>
      <w:ins w:id="202" w:author="Charlotte Devitre" w:date="2024-08-05T16:38:00Z" w16du:dateUtc="2024-08-05T23:38: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082014">
          <w:rPr>
            <w:lang w:val="en-GB"/>
          </w:rPr>
          <w:instrText xml:space="preserve"> ADDIN ZOTERO_ITEM CSL_CITATION {"citationID":"mjzUYxpE","properties":{"formattedCitation":"(DeVitre {\\i{}et al.}, 2021; DeVitre and Wieser, 2024)","plainCitation":"(DeVitre et al., 2021; DeVitre and Wieser, 2024)","noteIndex":0},"citationItems":[{"id":"arzDaMLZ/cA8SMLIu","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082014">
          <w:rPr>
            <w:lang w:val="en-GB"/>
          </w:rPr>
          <w:instrText xml:space="preserve"> ADDIN ZOTERO_ITEM CSL_CITATION {"citationID":"fDRa8gZ3","properties":{"formattedCitation":"(Span &amp; Wagner, 1996)","plainCitation":"(Span &amp; Wagner, 1996)","dontUpdate":true,"noteIndex":0},"citationItems":[{"id":"arzDaMLZ/sA2uGz4o","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082014">
          <w:rPr>
            <w:lang w:val="en-GB"/>
          </w:rPr>
          <w:instrText xml:space="preserve"> ADDIN ZOTERO_ITEM CSL_CITATION {"citationID":"g54qIx3Y","properties":{"formattedCitation":"(Yoshimura, 2023)","plainCitation":"(Yoshimura, 2023)","dontUpdate":true,"noteIndex":0},"citationItems":[{"id":"arzDaMLZ/paOaNm5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082014">
          <w:rPr>
            <w:rFonts w:ascii="Cambria Math" w:hAnsi="Cambria Math" w:cs="Cambria Math"/>
            <w:lang w:val="en-GB"/>
          </w:rPr>
          <w:instrText>∼</w:instrText>
        </w:r>
        <w:r w:rsidR="00082014">
          <w:rPr>
            <w:lang w:val="en-GB"/>
          </w:rPr>
          <w:instrText xml:space="preserve"> 2573 K and </w:instrText>
        </w:r>
        <w:r w:rsidR="00082014">
          <w:rPr>
            <w:rFonts w:ascii="Cambria Math" w:hAnsi="Cambria Math" w:cs="Cambria Math"/>
            <w:lang w:val="en-GB"/>
          </w:rPr>
          <w:instrText>∼</w:instrText>
        </w:r>
        <w:r w:rsidR="00082014">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082014">
          <w:rPr>
            <w:lang w:val="en-GB"/>
          </w:rPr>
          <w:instrText xml:space="preserve"> ADDIN ZOTERO_ITEM CSL_CITATION {"citationID":"qqvJgTw3","properties":{"formattedCitation":"(Duan &amp; Zhang, 2006)","plainCitation":"(Duan &amp; Zhang, 2006)","dontUpdate":true,"noteIndex":0},"citationItems":[{"id":"arzDaMLZ/MJDx7Cft","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w:t>
        </w:r>
        <w:proofErr w:type="spellStart"/>
        <w:r w:rsidRPr="007B522C">
          <w:rPr>
            <w:lang w:val="en-GB"/>
          </w:rPr>
          <w:t>DiadFit</w:t>
        </w:r>
        <w:proofErr w:type="spellEnd"/>
        <w:r w:rsidRPr="007B522C">
          <w:rPr>
            <w:lang w:val="en-GB"/>
          </w:rPr>
          <w:t xml:space="preserve">. Using estimates of </w:t>
        </w:r>
      </w:ins>
      <m:oMath>
        <m:sSub>
          <m:sSubPr>
            <m:ctrlPr>
              <w:ins w:id="203" w:author="Charlotte Devitre" w:date="2024-08-05T16:38:00Z" w16du:dateUtc="2024-08-05T23:38:00Z">
                <w:rPr>
                  <w:rFonts w:ascii="Cambria Math" w:hAnsi="Cambria Math"/>
                  <w:iCs/>
                  <w:lang w:val="en-GB"/>
                </w:rPr>
              </w:ins>
            </m:ctrlPr>
          </m:sSubPr>
          <m:e>
            <m:r>
              <w:ins w:id="204" w:author="Charlotte Devitre" w:date="2024-08-05T16:38:00Z" w16du:dateUtc="2024-08-05T23:38:00Z">
                <m:rPr>
                  <m:sty m:val="p"/>
                </m:rPr>
                <w:rPr>
                  <w:rFonts w:ascii="Cambria Math" w:hAnsi="Cambria Math"/>
                  <w:lang w:val="en-GB"/>
                </w:rPr>
                <m:t>X</m:t>
              </w:ins>
            </m:r>
          </m:e>
          <m:sub>
            <m:sSub>
              <m:sSubPr>
                <m:ctrlPr>
                  <w:ins w:id="205" w:author="Charlotte Devitre" w:date="2024-08-05T16:38:00Z" w16du:dateUtc="2024-08-05T23:38:00Z">
                    <w:rPr>
                      <w:rFonts w:ascii="Cambria Math" w:hAnsi="Cambria Math"/>
                      <w:iCs/>
                      <w:lang w:val="en-GB"/>
                    </w:rPr>
                  </w:ins>
                </m:ctrlPr>
              </m:sSubPr>
              <m:e>
                <m:r>
                  <w:ins w:id="206" w:author="Charlotte Devitre" w:date="2024-08-05T16:38:00Z" w16du:dateUtc="2024-08-05T23:38:00Z">
                    <m:rPr>
                      <m:sty m:val="p"/>
                    </m:rPr>
                    <w:rPr>
                      <w:rFonts w:ascii="Cambria Math" w:hAnsi="Cambria Math"/>
                      <w:lang w:val="en-GB"/>
                    </w:rPr>
                    <m:t>H</m:t>
                  </w:ins>
                </m:r>
              </m:e>
              <m:sub>
                <m:r>
                  <w:ins w:id="207" w:author="Charlotte Devitre" w:date="2024-08-05T16:38:00Z" w16du:dateUtc="2024-08-05T23:38:00Z">
                    <m:rPr>
                      <m:sty m:val="p"/>
                    </m:rPr>
                    <w:rPr>
                      <w:rFonts w:ascii="Cambria Math" w:hAnsi="Cambria Math"/>
                      <w:lang w:val="en-GB"/>
                    </w:rPr>
                    <m:t>2</m:t>
                  </w:ins>
                </m:r>
              </m:sub>
            </m:sSub>
            <m:r>
              <w:ins w:id="208" w:author="Charlotte Devitre" w:date="2024-08-05T16:38:00Z" w16du:dateUtc="2024-08-05T23:38:00Z">
                <m:rPr>
                  <m:sty m:val="p"/>
                </m:rPr>
                <w:rPr>
                  <w:rFonts w:ascii="Cambria Math" w:hAnsi="Cambria Math"/>
                  <w:lang w:val="en-GB"/>
                </w:rPr>
                <m:t>O</m:t>
              </w:ins>
            </m:r>
          </m:sub>
        </m:sSub>
      </m:oMath>
      <w:ins w:id="209" w:author="Charlotte Devitre" w:date="2024-08-05T16:38:00Z" w16du:dateUtc="2024-08-05T23:38: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082014">
          <w:rPr>
            <w:lang w:val="en-GB"/>
          </w:rPr>
          <w:instrText xml:space="preserve"> ADDIN ZOTERO_ITEM CSL_CITATION {"citationID":"pM6NvpPH","properties":{"formattedCitation":"(Wieser {\\i{}et al.}, 2021; DeVitre and Wieser, 2024)","plainCitation":"(Wieser et al., 2021; 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lang w:val="en-GB"/>
          </w:rPr>
          <w:instrText>∼</w:instrText>
        </w:r>
        <w:r w:rsidR="00082014">
          <w:rPr>
            <w:lang w:val="en-GB"/>
          </w:rPr>
          <w:instrText>2-km depth), while many high-Fo olivines (&gt;Fo81.5; far from equilibrium with their carrier melts) crystallized within the South Caldera reservoir (</w:instrText>
        </w:r>
        <w:r w:rsidR="00082014">
          <w:rPr>
            <w:rFonts w:ascii="Cambria Math" w:hAnsi="Cambria Math" w:cs="Cambria Math"/>
            <w:lang w:val="en-GB"/>
          </w:rPr>
          <w:instrText>∼</w:instrText>
        </w:r>
        <w:r w:rsidR="00082014">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w:t>
        </w:r>
        <w:r w:rsidRPr="007B522C">
          <w:rPr>
            <w:lang w:val="en-GB"/>
          </w:rPr>
          <w:lastRenderedPageBreak/>
          <w:t>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r w:rsidR="004F2B3A">
          <w:rPr>
            <w:lang w:val="en-GB"/>
          </w:rPr>
          <w:t xml:space="preserve">South Caldera </w:t>
        </w:r>
        <w:r w:rsidRPr="007B522C">
          <w:rPr>
            <w:lang w:val="en-GB"/>
          </w:rPr>
          <w:t xml:space="preserve">reservoir. </w:t>
        </w:r>
      </w:ins>
      <w:del w:id="210" w:author="Charlotte Devitre" w:date="2024-08-05T16:38:00Z" w16du:dateUtc="2024-08-05T23:38:00Z">
        <w:r w:rsidRPr="007B522C">
          <w:rPr>
            <w:lang w:val="en-GB"/>
          </w:rPr>
          <w:delText xml:space="preserve">Our simulation started on September 20 at 9 am PST (Day 1), the morning after sample receipt </w:delText>
        </w:r>
        <w:r w:rsidR="000603F3">
          <w:rPr>
            <w:lang w:val="en-GB"/>
          </w:rPr>
          <w:delText>(F</w:delText>
        </w:r>
        <w:r>
          <w:rPr>
            <w:lang w:val="en-GB"/>
          </w:rPr>
          <w:delText>ig. S1</w:delText>
        </w:r>
        <w:r w:rsidRPr="007B522C">
          <w:rPr>
            <w:lang w:val="en-GB"/>
          </w:rPr>
          <w:delText xml:space="preserve">). </w:delText>
        </w:r>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211" w:author="Charlotte Devitre" w:date="2024-08-05T16:38:00Z" w16du:dateUtc="2024-08-05T23:38:00Z">
                <w:rPr>
                  <w:rFonts w:ascii="Cambria Math" w:hAnsi="Cambria Math"/>
                  <w:iCs/>
                  <w:lang w:val="en-GB"/>
                </w:rPr>
              </w:del>
            </m:ctrlPr>
          </m:sSubPr>
          <m:e>
            <m:r>
              <w:del w:id="212" w:author="Charlotte Devitre" w:date="2024-08-05T16:38:00Z" w16du:dateUtc="2024-08-05T23:38:00Z">
                <m:rPr>
                  <m:sty m:val="p"/>
                </m:rPr>
                <w:rPr>
                  <w:rFonts w:ascii="Cambria Math" w:hAnsi="Cambria Math"/>
                  <w:lang w:val="en-GB"/>
                </w:rPr>
                <m:t>X</m:t>
              </w:del>
            </m:r>
          </m:e>
          <m:sub>
            <m:sSub>
              <m:sSubPr>
                <m:ctrlPr>
                  <w:del w:id="213" w:author="Charlotte Devitre" w:date="2024-08-05T16:38:00Z" w16du:dateUtc="2024-08-05T23:38:00Z">
                    <w:rPr>
                      <w:rFonts w:ascii="Cambria Math" w:hAnsi="Cambria Math"/>
                      <w:iCs/>
                      <w:lang w:val="en-GB"/>
                    </w:rPr>
                  </w:del>
                </m:ctrlPr>
              </m:sSubPr>
              <m:e>
                <m:r>
                  <w:del w:id="214" w:author="Charlotte Devitre" w:date="2024-08-05T16:38:00Z" w16du:dateUtc="2024-08-05T23:38:00Z">
                    <m:rPr>
                      <m:sty m:val="p"/>
                    </m:rPr>
                    <w:rPr>
                      <w:rFonts w:ascii="Cambria Math" w:hAnsi="Cambria Math"/>
                      <w:lang w:val="en-GB"/>
                    </w:rPr>
                    <m:t>H</m:t>
                  </w:del>
                </m:r>
              </m:e>
              <m:sub>
                <m:r>
                  <w:del w:id="215" w:author="Charlotte Devitre" w:date="2024-08-05T16:38:00Z" w16du:dateUtc="2024-08-05T23:38:00Z">
                    <m:rPr>
                      <m:sty m:val="p"/>
                    </m:rPr>
                    <w:rPr>
                      <w:rFonts w:ascii="Cambria Math" w:hAnsi="Cambria Math"/>
                      <w:lang w:val="en-GB"/>
                    </w:rPr>
                    <m:t>2</m:t>
                  </w:del>
                </m:r>
              </m:sub>
            </m:sSub>
            <m:r>
              <w:del w:id="216" w:author="Charlotte Devitre" w:date="2024-08-05T16:38:00Z" w16du:dateUtc="2024-08-05T23:38:00Z">
                <m:rPr>
                  <m:sty m:val="p"/>
                </m:rPr>
                <w:rPr>
                  <w:rFonts w:ascii="Cambria Math" w:hAnsi="Cambria Math"/>
                  <w:lang w:val="en-GB"/>
                </w:rPr>
                <m:t>O</m:t>
              </w:del>
            </m:r>
          </m:sub>
        </m:sSub>
      </m:oMath>
      <w:del w:id="217" w:author="Charlotte Devitre" w:date="2024-08-05T16:38:00Z" w16du:dateUtc="2024-08-05T23:38: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calculated pressures would 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5FBF2555" w:rsidR="00B90F91" w:rsidRPr="007B522C" w:rsidRDefault="00B90F91" w:rsidP="00612DF3">
      <w:pPr>
        <w:pStyle w:val="Text"/>
        <w:spacing w:line="480" w:lineRule="auto"/>
        <w:jc w:val="both"/>
        <w:rPr>
          <w:b/>
        </w:rPr>
      </w:pPr>
      <w:ins w:id="218" w:author="Charlotte Devitre" w:date="2024-08-05T16:38:00Z" w16du:dateUtc="2024-08-05T23:38:00Z">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r w:rsidR="00082014">
          <w:rPr>
            <w:i/>
            <w:iCs/>
          </w:rPr>
          <w:instrText xml:space="preserve"> ADDIN ZOTERO_ITEM CSL_CITATION {"citationID":"ERlQrz43","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082014">
          <w:rPr>
            <w:i/>
            <w:iCs/>
          </w:rPr>
          <w:instrText xml:space="preserve"> ADDIN ZOTERO_ITEM CSL_CITATION {"citationID":"fJdwtsgr","properties":{"formattedCitation":"(Wieser {\\i{}et al.}, 2021)","plainCitation":"(Wieser et al., 2021)","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082014">
          <w:rPr>
            <w:i/>
            <w:iCs/>
          </w:rPr>
          <w:instrText xml:space="preserve"> ADDIN ZOTERO_ITEM CSL_CITATION {"citationID":"JayGzJst","properties":{"formattedCitation":"(DeVitre and Wieser, 2024)","plainCitation":"(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w:t>
        </w:r>
        <w:r w:rsidR="004F2B3A">
          <w:rPr>
            <w:i/>
            <w:iCs/>
          </w:rPr>
          <w:lastRenderedPageBreak/>
          <w:t>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w:ins>
      <m:oMath>
        <m:sSub>
          <m:sSubPr>
            <m:ctrlPr>
              <w:ins w:id="219" w:author="Charlotte Devitre" w:date="2024-08-05T16:38:00Z" w16du:dateUtc="2024-08-05T23:38:00Z">
                <w:rPr>
                  <w:rFonts w:ascii="Cambria Math" w:hAnsi="Cambria Math"/>
                  <w:i/>
                  <w:iCs/>
                  <w:lang w:val="en-GB"/>
                </w:rPr>
              </w:ins>
            </m:ctrlPr>
          </m:sSubPr>
          <m:e>
            <m:r>
              <w:ins w:id="220" w:author="Charlotte Devitre" w:date="2024-08-05T16:38:00Z" w16du:dateUtc="2024-08-05T23:38:00Z">
                <w:rPr>
                  <w:rFonts w:ascii="Cambria Math" w:hAnsi="Cambria Math"/>
                  <w:lang w:val="en-GB"/>
                </w:rPr>
                <m:t>X</m:t>
              </w:ins>
            </m:r>
          </m:e>
          <m:sub>
            <m:sSub>
              <m:sSubPr>
                <m:ctrlPr>
                  <w:ins w:id="221" w:author="Charlotte Devitre" w:date="2024-08-05T16:38:00Z" w16du:dateUtc="2024-08-05T23:38:00Z">
                    <w:rPr>
                      <w:rFonts w:ascii="Cambria Math" w:hAnsi="Cambria Math"/>
                      <w:i/>
                      <w:iCs/>
                      <w:lang w:val="en-GB"/>
                    </w:rPr>
                  </w:ins>
                </m:ctrlPr>
              </m:sSubPr>
              <m:e>
                <m:r>
                  <w:ins w:id="222" w:author="Charlotte Devitre" w:date="2024-08-05T16:38:00Z" w16du:dateUtc="2024-08-05T23:38:00Z">
                    <w:rPr>
                      <w:rFonts w:ascii="Cambria Math" w:hAnsi="Cambria Math"/>
                      <w:lang w:val="en-GB"/>
                    </w:rPr>
                    <m:t>H</m:t>
                  </w:ins>
                </m:r>
              </m:e>
              <m:sub>
                <m:r>
                  <w:ins w:id="223" w:author="Charlotte Devitre" w:date="2024-08-05T16:38:00Z" w16du:dateUtc="2024-08-05T23:38:00Z">
                    <w:rPr>
                      <w:rFonts w:ascii="Cambria Math" w:hAnsi="Cambria Math"/>
                      <w:lang w:val="en-GB"/>
                    </w:rPr>
                    <m:t>2</m:t>
                  </w:ins>
                </m:r>
              </m:sub>
            </m:sSub>
            <m:r>
              <w:ins w:id="224" w:author="Charlotte Devitre" w:date="2024-08-05T16:38:00Z" w16du:dateUtc="2024-08-05T23:38:00Z">
                <w:rPr>
                  <w:rFonts w:ascii="Cambria Math" w:hAnsi="Cambria Math"/>
                  <w:lang w:val="en-GB"/>
                </w:rPr>
                <m:t>O</m:t>
              </w:ins>
            </m:r>
          </m:sub>
        </m:sSub>
      </m:oMath>
      <w:ins w:id="225" w:author="Charlotte Devitre" w:date="2024-08-05T16:38:00Z" w16du:dateUtc="2024-08-05T23:38: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082014">
          <w:rPr>
            <w:i/>
            <w:iCs/>
          </w:rPr>
          <w:instrText xml:space="preserve"> ADDIN ZOTERO_ITEM CSL_CITATION {"citationID":"tEBWVcGu","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ins>
      <w:del w:id="226" w:author="Charlotte Devitre" w:date="2024-08-05T16:38:00Z" w16du:dateUtc="2024-08-05T23:38:00Z">
        <w:r w:rsidRPr="007B522C">
          <w:rPr>
            <w:b/>
            <w:i/>
            <w:iCs/>
          </w:rPr>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227" w:author="Charlotte Devitre" w:date="2024-08-05T16:38:00Z" w16du:dateUtc="2024-08-05T23:38:00Z">
                <w:rPr>
                  <w:rFonts w:ascii="Cambria Math" w:hAnsi="Cambria Math"/>
                  <w:i/>
                  <w:iCs/>
                  <w:lang w:val="en-GB"/>
                </w:rPr>
              </w:del>
            </m:ctrlPr>
          </m:sSubPr>
          <m:e>
            <m:r>
              <w:del w:id="228" w:author="Charlotte Devitre" w:date="2024-08-05T16:38:00Z" w16du:dateUtc="2024-08-05T23:38:00Z">
                <w:rPr>
                  <w:rFonts w:ascii="Cambria Math" w:hAnsi="Cambria Math"/>
                  <w:lang w:val="en-GB"/>
                </w:rPr>
                <m:t>X</m:t>
              </w:del>
            </m:r>
          </m:e>
          <m:sub>
            <m:sSub>
              <m:sSubPr>
                <m:ctrlPr>
                  <w:del w:id="229" w:author="Charlotte Devitre" w:date="2024-08-05T16:38:00Z" w16du:dateUtc="2024-08-05T23:38:00Z">
                    <w:rPr>
                      <w:rFonts w:ascii="Cambria Math" w:hAnsi="Cambria Math"/>
                      <w:i/>
                      <w:iCs/>
                      <w:lang w:val="en-GB"/>
                    </w:rPr>
                  </w:del>
                </m:ctrlPr>
              </m:sSubPr>
              <m:e>
                <m:r>
                  <w:del w:id="230" w:author="Charlotte Devitre" w:date="2024-08-05T16:38:00Z" w16du:dateUtc="2024-08-05T23:38:00Z">
                    <w:rPr>
                      <w:rFonts w:ascii="Cambria Math" w:hAnsi="Cambria Math"/>
                      <w:lang w:val="en-GB"/>
                    </w:rPr>
                    <m:t>H</m:t>
                  </w:del>
                </m:r>
              </m:e>
              <m:sub>
                <m:r>
                  <w:del w:id="231" w:author="Charlotte Devitre" w:date="2024-08-05T16:38:00Z" w16du:dateUtc="2024-08-05T23:38:00Z">
                    <w:rPr>
                      <w:rFonts w:ascii="Cambria Math" w:hAnsi="Cambria Math"/>
                      <w:lang w:val="en-GB"/>
                    </w:rPr>
                    <m:t>2</m:t>
                  </w:del>
                </m:r>
              </m:sub>
            </m:sSub>
            <m:r>
              <w:del w:id="232" w:author="Charlotte Devitre" w:date="2024-08-05T16:38:00Z" w16du:dateUtc="2024-08-05T23:38:00Z">
                <w:rPr>
                  <w:rFonts w:ascii="Cambria Math" w:hAnsi="Cambria Math"/>
                  <w:lang w:val="en-GB"/>
                </w:rPr>
                <m:t>O</m:t>
              </w:del>
            </m:r>
          </m:sub>
        </m:sSub>
      </m:oMath>
      <w:del w:id="233" w:author="Charlotte Devitre" w:date="2024-08-05T16:38:00Z" w16du:dateUtc="2024-08-05T23:38: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77194479" w14:textId="3DEE8EDE" w:rsidR="00B90F91" w:rsidRPr="007B522C" w:rsidRDefault="00B90F91" w:rsidP="00B90F91">
      <w:pPr>
        <w:pStyle w:val="Text"/>
        <w:spacing w:line="480" w:lineRule="auto"/>
        <w:jc w:val="both"/>
        <w:rPr>
          <w:bCs/>
          <w:lang w:val="en-GB"/>
        </w:rPr>
      </w:pPr>
      <w:bookmarkStart w:id="234" w:name="_Hlk164086178"/>
      <w:ins w:id="235" w:author="Charlotte Devitre" w:date="2024-08-05T16:38:00Z" w16du:dateUtc="2024-08-05T23:38:00Z">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082014">
          <w:rPr>
            <w:bCs/>
            <w:lang w:val="en-GB"/>
          </w:rPr>
          <w:instrText xml:space="preserve"> ADDIN ZOTERO_ITEM CSL_CITATION {"citationID":"hmC80TrG","properties":{"formattedCitation":"(Gansecki {\\i{}et al.}, 2019; DeVitre and Wieser, 2024)","plainCitation":"(Gansecki et al., 2019; DeVitre and Wieser, 2024)","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r w:rsidR="001157FC">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082014">
          <w:rPr>
            <w:bCs/>
            <w:lang w:val="en-GB"/>
          </w:rPr>
          <w:instrText xml:space="preserve"> ADDIN ZOTERO_ITEM CSL_CITATION {"citationID":"PQWN1KY9","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hile crystallization temperatures at Kīlauea are</w:t>
        </w:r>
        <w:r w:rsidR="00AA17DA">
          <w:rPr>
            <w:bCs/>
            <w:lang w:val="en-GB"/>
          </w:rPr>
          <w:t xml:space="preserve"> </w:t>
        </w:r>
        <w:r w:rsidRPr="007B522C">
          <w:rPr>
            <w:bCs/>
            <w:lang w:val="en-GB"/>
          </w:rPr>
          <w:t xml:space="preserve">well constrained relative to other volcanic systems, using similar regression methods to those employed by </w:t>
        </w:r>
        <w:r>
          <w:rPr>
            <w:bCs/>
            <w:lang w:val="en-GB"/>
          </w:rPr>
          <w:t xml:space="preserve"> </w:t>
        </w:r>
        <w:r w:rsidRPr="007B522C">
          <w:rPr>
            <w:bCs/>
            <w:lang w:val="en-GB"/>
          </w:rPr>
          <w:fldChar w:fldCharType="begin"/>
        </w:r>
        <w:r w:rsidR="00082014">
          <w:rPr>
            <w:bCs/>
            <w:lang w:val="en-GB"/>
          </w:rPr>
          <w:instrText xml:space="preserve"> ADDIN ZOTERO_ITEM CSL_CITATION {"citationID":"wqbBks3Z","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ins>
      <w:del w:id="236" w:author="Charlotte Devitre" w:date="2024-08-05T16:38:00Z" w16du:dateUtc="2024-08-05T23:38: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237"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237"/>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1F64BE56" w14:textId="2A5D9F37" w:rsidR="00B90F91" w:rsidRPr="007B522C" w:rsidRDefault="00B90F91" w:rsidP="00B90F91">
      <w:pPr>
        <w:pStyle w:val="Text"/>
        <w:spacing w:line="480" w:lineRule="auto"/>
        <w:jc w:val="both"/>
        <w:rPr>
          <w:bCs/>
          <w:lang w:val="en-GB"/>
        </w:rPr>
      </w:pPr>
      <w:ins w:id="238" w:author="Charlotte Devitre" w:date="2024-08-05T16:38:00Z" w16du:dateUtc="2024-08-05T23:38:00Z">
        <w:r w:rsidRPr="007B522C">
          <w:rPr>
            <w:bCs/>
            <w:lang w:val="en-GB"/>
          </w:rPr>
          <w:t xml:space="preserve">On days 1 and 2, pressures were converted into depths using the crustal density model of </w:t>
        </w:r>
        <w:r w:rsidRPr="007B522C">
          <w:rPr>
            <w:bCs/>
            <w:lang w:val="en-GB"/>
          </w:rPr>
          <w:fldChar w:fldCharType="begin"/>
        </w:r>
        <w:r w:rsidR="00082014">
          <w:rPr>
            <w:bCs/>
            <w:lang w:val="en-GB"/>
          </w:rPr>
          <w:instrText xml:space="preserve"> ADDIN ZOTERO_ITEM CSL_CITATION {"citationID":"Vpc2ZmcI","properties":{"formattedCitation":"(Ryan, 1987)","plainCitation":"(Ryan, 1987)","dontUpdate":true,"noteIndex":0},"citationItems":[{"id":"arzDaMLZ/OBCXACdf","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082014">
          <w:rPr>
            <w:bCs/>
            <w:lang w:val="en-GB"/>
          </w:rPr>
          <w:instrText xml:space="preserve"> ADDIN ZOTERO_ITEM CSL_CITATION {"citationID":"HrMnBpkY","properties":{"formattedCitation":"(Lerner {\\i{}et al.}, 2021)","plainCitation":"(Lerner et al., 2021)","dontUpdate":true,"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lastRenderedPageBreak/>
          <w:t>(</w:t>
        </w:r>
        <w:r>
          <w:rPr>
            <w:bCs/>
            <w:lang w:val="en-GB"/>
          </w:rPr>
          <w:t>Fig. 2</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082014">
          <w:rPr>
            <w:bCs/>
            <w:lang w:val="en-GB"/>
          </w:rPr>
          <w:instrText xml:space="preserve"> ADDIN ZOTERO_ITEM CSL_CITATION {"citationID":"StESzSxI","properties":{"formattedCitation":"(Lerner {\\i{}et al.}, 2021)","plainCitation":"(Lerner et al., 2021)","dontUpdate":true,"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082014">
          <w:rPr>
            <w:bCs/>
            <w:lang w:val="en-GB"/>
          </w:rPr>
          <w:instrText xml:space="preserve"> ADDIN ZOTERO_ITEM CSL_CITATION {"citationID":"MUvfWMwr","properties":{"formattedCitation":"(Aster {\\i{}et al.}, 2016)","plainCitation":"(Aster et al., 2016)","dontUpdate":true,"noteIndex":0},"citationItems":[{"id":"arzDaMLZ/nfNOCBDn","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ins>
      <w:del w:id="239" w:author="Charlotte Devitre" w:date="2024-08-05T16:38:00Z" w16du:dateUtc="2024-08-05T23:38: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76E69DC4" w14:textId="27E35896"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ins w:id="240" w:author="Charlotte Devitre" w:date="2024-08-05T16:38:00Z" w16du:dateUtc="2024-08-05T23:38:00Z">
        <w:r w:rsidR="004F2B3A">
          <w:rPr>
            <w:bCs/>
            <w:lang w:val="en-GB"/>
          </w:rPr>
          <w:t xml:space="preserve"> </w:t>
        </w:r>
      </w:ins>
      <w:del w:id="241" w:author="Charlotte Devitre" w:date="2024-08-05T16:38:00Z" w16du:dateUtc="2024-08-05T23:38:00Z">
        <w:r w:rsidR="004E38D9">
          <w:rPr>
            <w:bCs/>
            <w:lang w:val="en-GB"/>
          </w:rPr>
          <w:delText>-</w:delText>
        </w:r>
      </w:del>
      <w:r w:rsidR="004E38D9">
        <w:rPr>
          <w:bCs/>
          <w:lang w:val="en-GB"/>
        </w:rPr>
        <w:t>inclusions</w:t>
      </w:r>
      <w:r w:rsidRPr="007B522C">
        <w:rPr>
          <w:bCs/>
          <w:lang w:val="en-GB"/>
        </w:rPr>
        <w:t xml:space="preserve"> fully prepared and catalogued for analysis by the end of Day 1.</w:t>
      </w:r>
      <w:r w:rsidRPr="00E92B49">
        <w:rPr>
          <w:lang w:val="en-GB"/>
        </w:rPr>
        <w:t xml:space="preserve"> On Day 2, </w:t>
      </w:r>
      <w:proofErr w:type="gramStart"/>
      <w:r w:rsidRPr="00E92B49">
        <w:rPr>
          <w:lang w:val="en-GB"/>
        </w:rPr>
        <w:t xml:space="preserve">these 20 </w:t>
      </w:r>
      <w:r w:rsidR="004E38D9">
        <w:rPr>
          <w:bCs/>
          <w:lang w:val="en-GB"/>
        </w:rPr>
        <w:t>fluid</w:t>
      </w:r>
      <w:proofErr w:type="gramEnd"/>
      <w:ins w:id="242" w:author="Charlotte Devitre" w:date="2024-08-05T16:38:00Z" w16du:dateUtc="2024-08-05T23:38:00Z">
        <w:r w:rsidR="004F2B3A">
          <w:rPr>
            <w:bCs/>
            <w:lang w:val="en-GB"/>
          </w:rPr>
          <w:t xml:space="preserve"> </w:t>
        </w:r>
      </w:ins>
      <w:del w:id="243" w:author="Charlotte Devitre" w:date="2024-08-05T16:38:00Z" w16du:dateUtc="2024-08-05T23:38:00Z">
        <w:r w:rsidR="004E38D9">
          <w:rPr>
            <w:bCs/>
            <w:lang w:val="en-GB"/>
          </w:rPr>
          <w:delText>-</w:delText>
        </w:r>
      </w:del>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ins w:id="244" w:author="Charlotte Devitre" w:date="2024-08-05T16:38:00Z" w16du:dateUtc="2024-08-05T23:38:00Z">
        <w:r w:rsidR="004F2B3A">
          <w:rPr>
            <w:bCs/>
            <w:lang w:val="en-GB"/>
          </w:rPr>
          <w:t xml:space="preserve"> </w:t>
        </w:r>
      </w:ins>
      <w:del w:id="245" w:author="Charlotte Devitre" w:date="2024-08-05T16:38:00Z" w16du:dateUtc="2024-08-05T23:38:00Z">
        <w:r w:rsidR="004E38D9">
          <w:rPr>
            <w:bCs/>
            <w:lang w:val="en-GB"/>
          </w:rPr>
          <w:delText>-</w:delText>
        </w:r>
      </w:del>
      <w:r w:rsidR="004E38D9">
        <w:rPr>
          <w:bCs/>
          <w:lang w:val="en-GB"/>
        </w:rPr>
        <w:t>inclusion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ins w:id="246" w:author="Charlotte Devitre" w:date="2024-08-05T16:38:00Z" w16du:dateUtc="2024-08-05T23:38:00Z">
        <w:r w:rsidR="004F2B3A">
          <w:rPr>
            <w:bCs/>
            <w:lang w:val="en-GB"/>
          </w:rPr>
          <w:t xml:space="preserve"> </w:t>
        </w:r>
      </w:ins>
      <w:del w:id="247" w:author="Charlotte Devitre" w:date="2024-08-05T16:38:00Z" w16du:dateUtc="2024-08-05T23:38:00Z">
        <w:r w:rsidR="004E38D9">
          <w:rPr>
            <w:bCs/>
            <w:lang w:val="en-GB"/>
          </w:rPr>
          <w:delText>-</w:delText>
        </w:r>
      </w:del>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ins w:id="248" w:author="Charlotte Devitre" w:date="2024-08-05T16:38:00Z" w16du:dateUtc="2024-08-05T23:38:00Z">
        <w:r w:rsidR="004F2B3A">
          <w:rPr>
            <w:bCs/>
            <w:lang w:val="en-GB"/>
          </w:rPr>
          <w:t xml:space="preserve"> </w:t>
        </w:r>
      </w:ins>
      <w:del w:id="249" w:author="Charlotte Devitre" w:date="2024-08-05T16:38:00Z" w16du:dateUtc="2024-08-05T23:38:00Z">
        <w:r w:rsidR="004E38D9">
          <w:rPr>
            <w:bCs/>
            <w:lang w:val="en-GB"/>
          </w:rPr>
          <w:delText>-</w:delText>
        </w:r>
      </w:del>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ins w:id="250" w:author="Charlotte Devitre" w:date="2024-08-05T16:38:00Z" w16du:dateUtc="2024-08-05T23:38:00Z">
        <w:r w:rsidR="004F2B3A">
          <w:rPr>
            <w:bCs/>
            <w:lang w:val="en-GB"/>
          </w:rPr>
          <w:t xml:space="preserve"> </w:t>
        </w:r>
      </w:ins>
      <w:del w:id="251" w:author="Charlotte Devitre" w:date="2024-08-05T16:38:00Z" w16du:dateUtc="2024-08-05T23:38:00Z">
        <w:r w:rsidR="004E38D9">
          <w:rPr>
            <w:bCs/>
            <w:lang w:val="en-GB"/>
          </w:rPr>
          <w:delText>-</w:delText>
        </w:r>
      </w:del>
      <w:r w:rsidR="004E38D9">
        <w:rPr>
          <w:bCs/>
          <w:lang w:val="en-GB"/>
        </w:rPr>
        <w:t>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ins w:id="252" w:author="Charlotte Devitre" w:date="2024-08-05T16:38:00Z" w16du:dateUtc="2024-08-05T23:38:00Z">
        <w:r w:rsidR="004F2B3A">
          <w:rPr>
            <w:bCs/>
            <w:lang w:val="en-GB"/>
          </w:rPr>
          <w:t xml:space="preserve"> </w:t>
        </w:r>
      </w:ins>
      <w:del w:id="253" w:author="Charlotte Devitre" w:date="2024-08-05T16:38:00Z" w16du:dateUtc="2024-08-05T23:38:00Z">
        <w:r w:rsidR="004E38D9">
          <w:rPr>
            <w:bCs/>
            <w:lang w:val="en-GB"/>
          </w:rPr>
          <w:delText>-</w:delText>
        </w:r>
      </w:del>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w:t>
      </w:r>
      <w:r w:rsidRPr="00E92B49">
        <w:rPr>
          <w:lang w:val="en-GB"/>
        </w:rPr>
        <w:lastRenderedPageBreak/>
        <w:t xml:space="preserve">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ins w:id="254" w:author="Charlotte Devitre" w:date="2024-08-05T16:38:00Z" w16du:dateUtc="2024-08-05T23:38:00Z">
        <w:r w:rsidR="004F2B3A">
          <w:rPr>
            <w:bCs/>
            <w:lang w:val="en-GB"/>
          </w:rPr>
          <w:t xml:space="preserve"> </w:t>
        </w:r>
      </w:ins>
      <w:del w:id="255" w:author="Charlotte Devitre" w:date="2024-08-05T16:38:00Z" w16du:dateUtc="2024-08-05T23:38:00Z">
        <w:r w:rsidR="00834561">
          <w:rPr>
            <w:bCs/>
            <w:lang w:val="en-GB"/>
          </w:rPr>
          <w:delText>-</w:delText>
        </w:r>
      </w:del>
      <w:r w:rsidR="00834561">
        <w:rPr>
          <w:bCs/>
          <w:lang w:val="en-GB"/>
        </w:rPr>
        <w:t>inclusion</w:t>
      </w:r>
      <w:r w:rsidRPr="007B522C">
        <w:rPr>
          <w:bCs/>
          <w:lang w:val="en-GB"/>
        </w:rPr>
        <w:t xml:space="preserve"> (</w:t>
      </w:r>
      <w:ins w:id="256" w:author="Charlotte Devitre" w:date="2024-08-05T16:38:00Z" w16du:dateUtc="2024-08-05T23:38:00Z">
        <w:r w:rsidRPr="007B522C">
          <w:rPr>
            <w:bCs/>
            <w:lang w:val="en-GB"/>
          </w:rPr>
          <w:fldChar w:fldCharType="begin"/>
        </w:r>
        <w:r w:rsidR="00082014">
          <w:rPr>
            <w:bCs/>
            <w:lang w:val="en-GB"/>
          </w:rPr>
          <w:instrText xml:space="preserve"> ADDIN ZOTERO_ITEM CSL_CITATION {"citationID":"mu0WblAU","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00107BBF">
          <w:t xml:space="preserve"> </w:t>
        </w:r>
      </w:ins>
      <w:del w:id="257" w:author="Charlotte Devitre" w:date="2024-08-05T16:38:00Z" w16du:dateUtc="2024-08-05T23:38: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del>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ins w:id="258" w:author="Charlotte Devitre" w:date="2024-08-05T16:38:00Z" w16du:dateUtc="2024-08-05T23:38:00Z">
        <w:r w:rsidR="004F2B3A">
          <w:rPr>
            <w:bCs/>
            <w:lang w:val="en-GB"/>
          </w:rPr>
          <w:t xml:space="preserve"> </w:t>
        </w:r>
      </w:ins>
      <w:del w:id="259" w:author="Charlotte Devitre" w:date="2024-08-05T16:38:00Z" w16du:dateUtc="2024-08-05T23:38:00Z">
        <w:r w:rsidR="004E38D9">
          <w:rPr>
            <w:bCs/>
            <w:lang w:val="en-GB"/>
          </w:rPr>
          <w:delText>-</w:delText>
        </w:r>
      </w:del>
      <w:r w:rsidR="004E38D9">
        <w:rPr>
          <w:bCs/>
          <w:lang w:val="en-GB"/>
        </w:rPr>
        <w:t>inclusion</w:t>
      </w:r>
      <w:r w:rsidRPr="007B522C">
        <w:rPr>
          <w:bCs/>
          <w:lang w:val="en-GB"/>
        </w:rPr>
        <w:t xml:space="preserve"> pressures on Day 4 using </w:t>
      </w:r>
      <w:r w:rsidR="00834561">
        <w:rPr>
          <w:bCs/>
          <w:lang w:val="en-GB"/>
        </w:rPr>
        <w:t>fluid</w:t>
      </w:r>
      <w:ins w:id="260" w:author="Charlotte Devitre" w:date="2024-08-05T16:38:00Z" w16du:dateUtc="2024-08-05T23:38:00Z">
        <w:r w:rsidR="004F2B3A">
          <w:rPr>
            <w:bCs/>
            <w:lang w:val="en-GB"/>
          </w:rPr>
          <w:t xml:space="preserve"> </w:t>
        </w:r>
      </w:ins>
      <w:del w:id="261" w:author="Charlotte Devitre" w:date="2024-08-05T16:38:00Z" w16du:dateUtc="2024-08-05T23:38:00Z">
        <w:r w:rsidR="00834561">
          <w:rPr>
            <w:bCs/>
            <w:lang w:val="en-GB"/>
          </w:rPr>
          <w:delText>-</w:delText>
        </w:r>
      </w:del>
      <w:r w:rsidR="00834561">
        <w:rPr>
          <w:bCs/>
          <w:lang w:val="en-GB"/>
        </w:rPr>
        <w:t>inclusion</w:t>
      </w:r>
      <w:ins w:id="262" w:author="Charlotte Devitre" w:date="2024-08-05T16:38:00Z" w16du:dateUtc="2024-08-05T23:38:00Z">
        <w:r w:rsidR="001157FC">
          <w:rPr>
            <w:bCs/>
            <w:lang w:val="en-GB"/>
          </w:rPr>
          <w:t>-</w:t>
        </w:r>
      </w:ins>
      <w:del w:id="263" w:author="Charlotte Devitre" w:date="2024-08-05T16:38:00Z" w16du:dateUtc="2024-08-05T23:38:00Z">
        <w:r w:rsidRPr="007B522C">
          <w:rPr>
            <w:bCs/>
            <w:lang w:val="en-GB"/>
          </w:rPr>
          <w:delText xml:space="preserve"> </w:delText>
        </w:r>
      </w:del>
      <w:r w:rsidRPr="007B522C">
        <w:rPr>
          <w:bCs/>
          <w:lang w:val="en-GB"/>
        </w:rPr>
        <w:t>specific entrapment temperatures</w:t>
      </w:r>
      <w:r w:rsidR="00CA1DC0">
        <w:rPr>
          <w:bCs/>
          <w:lang w:val="en-GB"/>
        </w:rPr>
        <w:t>.</w:t>
      </w:r>
    </w:p>
    <w:p w14:paraId="083F4EB5" w14:textId="7976D29B" w:rsidR="00B90F91" w:rsidRPr="007B522C" w:rsidRDefault="00B90F91" w:rsidP="00B90F91">
      <w:pPr>
        <w:pStyle w:val="Text"/>
        <w:spacing w:line="480" w:lineRule="auto"/>
        <w:jc w:val="both"/>
        <w:rPr>
          <w:bCs/>
          <w:lang w:val="en-GB"/>
        </w:rPr>
      </w:pPr>
      <w:ins w:id="264" w:author="Charlotte Devitre" w:date="2024-08-05T16:38:00Z" w16du:dateUtc="2024-08-05T23:38:00Z">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r w:rsidR="004F2B3A">
          <w:rPr>
            <w:bCs/>
            <w:lang w:val="en-GB"/>
          </w:rPr>
          <w:t xml:space="preserve"> inclusion</w:t>
        </w:r>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r w:rsidR="00082014">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arzDaMLZ/dQDIJYHV","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arzDaMLZ/YfBRGKB7","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arzDaMLZ/miU0Pxs9","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w:t>
        </w:r>
        <w:proofErr w:type="spellStart"/>
        <w:r w:rsidR="00C3296A" w:rsidRPr="00E92B49">
          <w:rPr>
            <w:rFonts w:asciiTheme="minorHAnsi" w:hAnsiTheme="minorHAnsi"/>
            <w:sz w:val="22"/>
          </w:rPr>
          <w:t>Amelung</w:t>
        </w:r>
        <w:proofErr w:type="spellEnd"/>
        <w:r w:rsidR="00C3296A" w:rsidRPr="00E92B49">
          <w:rPr>
            <w:rFonts w:asciiTheme="minorHAnsi" w:hAnsiTheme="minorHAnsi"/>
            <w:sz w:val="22"/>
          </w:rPr>
          <w:t xml:space="preserve">,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r w:rsidR="004F2B3A">
          <w:rPr>
            <w:bCs/>
            <w:lang w:val="en-GB"/>
          </w:rPr>
          <w:t xml:space="preserve"> inclusion</w:t>
        </w:r>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082014">
          <w:rPr>
            <w:bCs/>
            <w:lang w:val="en-GB"/>
          </w:rPr>
          <w:instrText xml:space="preserve"> ADDIN ZOTERO_ITEM CSL_CITATION {"citationID":"DqoUYxOz","properties":{"formattedCitation":"(Lerner {\\i{}et al.}, 2021; Wieser {\\i{}et al.}, 2021)","plainCitation":"(Lerner et al., 2021; Wieser et al., 2021)","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bCs/>
            <w:lang w:val="en-GB"/>
          </w:rPr>
          <w:instrText>∼</w:instrText>
        </w:r>
        <w:r w:rsidR="00082014">
          <w:rPr>
            <w:bCs/>
            <w:lang w:val="en-GB"/>
          </w:rPr>
          <w:instrText>2-km depth), while many high-Fo olivines (&gt;Fo81.5; far from equilibrium with their carrier melts) crystallized within the South Caldera reservoir (</w:instrText>
        </w:r>
        <w:r w:rsidR="00082014">
          <w:rPr>
            <w:rFonts w:ascii="Cambria Math" w:hAnsi="Cambria Math" w:cs="Cambria Math"/>
            <w:bCs/>
            <w:lang w:val="en-GB"/>
          </w:rPr>
          <w:instrText>∼</w:instrText>
        </w:r>
        <w:r w:rsidR="00082014">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t>
        </w:r>
        <w:proofErr w:type="spellStart"/>
        <w:r w:rsidR="00C3296A" w:rsidRPr="00E92B49">
          <w:rPr>
            <w:rFonts w:asciiTheme="minorHAnsi" w:hAnsiTheme="minorHAnsi"/>
            <w:sz w:val="22"/>
          </w:rPr>
          <w:t>Wieser</w:t>
        </w:r>
        <w:proofErr w:type="spellEnd"/>
        <w:r w:rsidR="00C3296A" w:rsidRPr="00E92B49">
          <w:rPr>
            <w:rFonts w:asciiTheme="minorHAnsi" w:hAnsiTheme="minorHAnsi"/>
            <w:sz w:val="22"/>
          </w:rPr>
          <w:t xml:space="preserve">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r w:rsidR="004F2B3A">
          <w:rPr>
            <w:bCs/>
          </w:rPr>
          <w:t xml:space="preserve"> inclusion</w:t>
        </w:r>
        <w:r w:rsidR="00CA1DC0">
          <w:rPr>
            <w:bCs/>
          </w:rPr>
          <w:t xml:space="preserve">s </w:t>
        </w:r>
        <w:r w:rsidRPr="007B522C">
          <w:rPr>
            <w:bCs/>
          </w:rPr>
          <w:fldChar w:fldCharType="begin"/>
        </w:r>
        <w:r w:rsidR="00082014">
          <w:rPr>
            <w:bCs/>
          </w:rPr>
          <w:instrText xml:space="preserve"> ADDIN ZOTERO_ITEM CSL_CITATION {"citationID":"VdGFtbei","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rPr>
          <w:instrText>∼</w:instrText>
        </w:r>
        <w:r w:rsidR="00082014">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rPr>
          <w:instrText>∼</w:instrText>
        </w:r>
        <w:r w:rsidR="00082014">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bCs/>
          </w:rPr>
          <w:t xml:space="preserve">. </w:t>
        </w:r>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r w:rsidR="004F2B3A">
          <w:rPr>
            <w:bCs/>
            <w:lang w:val="en-GB"/>
          </w:rPr>
          <w:t xml:space="preserve"> inclusion</w:t>
        </w:r>
        <w:r w:rsidRPr="007B522C">
          <w:rPr>
            <w:bCs/>
            <w:lang w:val="en-GB"/>
          </w:rPr>
          <w:t xml:space="preserve"> reveal that olivine crystals grew from a wide range of melt compositions. It is interesting to not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r w:rsidR="004F2B3A">
          <w:rPr>
            <w:bCs/>
            <w:lang w:val="en-GB"/>
          </w:rPr>
          <w:t xml:space="preserve">South Caldera </w:t>
        </w:r>
        <w:r w:rsidRPr="007B522C">
          <w:rPr>
            <w:bCs/>
            <w:lang w:val="en-GB"/>
          </w:rPr>
          <w:t>reservoir (</w:t>
        </w:r>
        <w:r>
          <w:rPr>
            <w:bCs/>
            <w:lang w:val="en-GB"/>
          </w:rPr>
          <w:t>Fig. 2</w:t>
        </w:r>
        <w:r w:rsidRPr="007B522C">
          <w:rPr>
            <w:bCs/>
            <w:lang w:val="en-GB"/>
          </w:rPr>
          <w:t>a) where high</w:t>
        </w:r>
        <w:r w:rsidR="001157FC">
          <w:rPr>
            <w:bCs/>
            <w:lang w:val="en-GB"/>
          </w:rPr>
          <w:t>-</w:t>
        </w:r>
        <w:r w:rsidRPr="007B522C">
          <w:rPr>
            <w:bCs/>
            <w:lang w:val="en-GB"/>
          </w:rPr>
          <w:t xml:space="preserve">MgO melts are thought to reside </w:t>
        </w:r>
        <w:r w:rsidRPr="007B522C">
          <w:rPr>
            <w:bCs/>
            <w:lang w:val="en-GB"/>
          </w:rPr>
          <w:fldChar w:fldCharType="begin"/>
        </w:r>
        <w:r w:rsidR="00082014">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arzDaMLZ/RrYT0oDi","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arzDaMLZ/04vEq6TA","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082014">
          <w:rPr>
            <w:rFonts w:ascii="Cambria Math" w:hAnsi="Cambria Math" w:cs="Cambria Math"/>
            <w:bCs/>
            <w:lang w:val="en-GB"/>
          </w:rPr>
          <w:instrText>∼</w:instrText>
        </w:r>
        <w:r w:rsidR="00082014">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082014">
          <w:rPr>
            <w:rFonts w:ascii="Cambria Math" w:hAnsi="Cambria Math" w:cs="Cambria Math"/>
            <w:bCs/>
            <w:lang w:val="en-GB"/>
          </w:rPr>
          <w:instrText>∼</w:instrText>
        </w:r>
        <w:r w:rsidR="00082014">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arzDaMLZ/w5ld5tLP","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082014">
          <w:rPr>
            <w:rFonts w:ascii="Cambria Math" w:hAnsi="Cambria Math" w:cs="Cambria Math"/>
            <w:bCs/>
            <w:lang w:val="en-GB"/>
          </w:rPr>
          <w:instrText>∼</w:instrText>
        </w:r>
        <w:r w:rsidR="00082014">
          <w:rPr>
            <w:bCs/>
            <w:lang w:val="en-GB"/>
          </w:rPr>
          <w:instrText xml:space="preserve">1990. Thereafter, Puʻu ʻŌʻō lavas display (1) short-term fluctuations in 206Pb/204Pb on a time scale of &amp;lt;10 years and (2) a gradual increase in 87Sr/86Sr from </w:instrText>
        </w:r>
        <w:r w:rsidR="00082014">
          <w:rPr>
            <w:rFonts w:ascii="Cambria Math" w:hAnsi="Cambria Math" w:cs="Cambria Math"/>
            <w:bCs/>
            <w:lang w:val="en-GB"/>
          </w:rPr>
          <w:instrText>∼</w:instrText>
        </w:r>
        <w:r w:rsidR="00082014">
          <w:rPr>
            <w:bCs/>
            <w:lang w:val="en-GB"/>
          </w:rPr>
          <w:instrText xml:space="preserve">0·70359 to a maximum of </w:instrText>
        </w:r>
        <w:r w:rsidR="00082014">
          <w:rPr>
            <w:rFonts w:ascii="Cambria Math" w:hAnsi="Cambria Math" w:cs="Cambria Math"/>
            <w:bCs/>
            <w:lang w:val="en-GB"/>
          </w:rPr>
          <w:instrText>∼</w:instrText>
        </w:r>
        <w:r w:rsidR="00082014">
          <w:rPr>
            <w:bCs/>
            <w:lang w:val="en-GB"/>
          </w:rPr>
          <w:instrText xml:space="preserve">0·70364 between </w:instrText>
        </w:r>
        <w:r w:rsidR="00082014">
          <w:rPr>
            <w:rFonts w:ascii="Cambria Math" w:hAnsi="Cambria Math" w:cs="Cambria Math"/>
            <w:bCs/>
            <w:lang w:val="en-GB"/>
          </w:rPr>
          <w:instrText>∼</w:instrText>
        </w:r>
        <w:r w:rsidR="00082014">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082014">
          <w:rPr>
            <w:rFonts w:ascii="Cambria Math" w:hAnsi="Cambria Math" w:cs="Cambria Math"/>
            <w:bCs/>
            <w:lang w:val="en-GB"/>
          </w:rPr>
          <w:instrText>∼</w:instrText>
        </w:r>
        <w:r w:rsidR="00082014">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082014">
          <w:rPr>
            <w:rFonts w:ascii="Cambria Math" w:hAnsi="Cambria Math" w:cs="Cambria Math"/>
            <w:bCs/>
            <w:lang w:val="en-GB"/>
          </w:rPr>
          <w:instrText>∼</w:instrText>
        </w:r>
        <w:r w:rsidR="00082014">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arzDaMLZ/egKMD5kc","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lang w:val="en-GB"/>
          </w:rPr>
          <w:instrText>∼</w:instrText>
        </w:r>
        <w:r w:rsidR="00082014">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lang w:val="en-GB"/>
          </w:rPr>
          <w:instrText>∼</w:instrText>
        </w:r>
        <w:r w:rsidR="00082014">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w:t>
        </w:r>
        <w:proofErr w:type="spellStart"/>
        <w:r w:rsidR="00C3296A" w:rsidRPr="00C3296A">
          <w:rPr>
            <w:lang w:val="fr-CH"/>
          </w:rPr>
          <w:t>Pietruszka</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ins>
      <w:del w:id="265" w:author="Charlotte Devitre" w:date="2024-08-05T16:38:00Z" w16du:dateUtc="2024-08-05T23:38:00Z">
        <w:r w:rsidRPr="00E92B49">
          <w:rPr>
            <w:rFonts w:asciiTheme="minorHAnsi" w:hAnsiTheme="minorHAnsi"/>
            <w:sz w:val="22"/>
            <w:lang w:val="en-GB"/>
          </w:rPr>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rFonts w:asciiTheme="minorHAnsi" w:hAnsiTheme="minorHAnsi"/>
            <w:sz w:val="22"/>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rPr>
            <w:rFonts w:asciiTheme="minorHAnsi" w:hAnsiTheme="minorHAnsi"/>
            <w:sz w:val="22"/>
          </w:rPr>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rFonts w:asciiTheme="minorHAnsi" w:hAnsiTheme="minorHAnsi"/>
            <w:sz w:val="22"/>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rPr>
            <w:rFonts w:asciiTheme="minorHAnsi" w:hAnsiTheme="minorHAnsi"/>
            <w:sz w:val="22"/>
          </w:rPr>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bookmarkEnd w:id="234"/>
        <w:r w:rsidRPr="007B522C">
          <w:rPr>
            <w:bCs/>
            <w:lang w:val="en-GB"/>
          </w:rPr>
          <w:delText xml:space="preserve">While the greater number of analyses from data processed on Day 2 and Day 4 certainly enhance the story, it is 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7FBB3BCF" w14:textId="70B9131F"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ins w:id="266" w:author="Charlotte Devitre" w:date="2024-08-05T16:38:00Z" w16du:dateUtc="2024-08-05T23:38:00Z">
        <w:r w:rsidR="004F2B3A">
          <w:rPr>
            <w:bCs/>
            <w:lang w:val="en-GB"/>
          </w:rPr>
          <w:t xml:space="preserve"> </w:t>
        </w:r>
      </w:ins>
      <w:del w:id="267" w:author="Charlotte Devitre" w:date="2024-08-05T16:38:00Z" w16du:dateUtc="2024-08-05T23:38:00Z">
        <w:r w:rsidR="004E38D9">
          <w:rPr>
            <w:bCs/>
            <w:lang w:val="en-GB"/>
          </w:rPr>
          <w:delText>-</w:delText>
        </w:r>
      </w:del>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7C5202" w:rsidRPr="000171B5">
        <w:t>South</w:t>
      </w:r>
      <w:ins w:id="268" w:author="Charlotte Devitre" w:date="2024-08-05T16:38:00Z" w16du:dateUtc="2024-08-05T23:38:00Z">
        <w:r w:rsidR="004F2B3A">
          <w:t xml:space="preserve"> </w:t>
        </w:r>
      </w:ins>
      <w:del w:id="269" w:author="Charlotte Devitre" w:date="2024-08-05T16:38:00Z" w16du:dateUtc="2024-08-05T23:38:00Z">
        <w:r w:rsidR="007C5202">
          <w:rPr>
            <w:bCs/>
          </w:rPr>
          <w:delText>-</w:delText>
        </w:r>
      </w:del>
      <w:r w:rsidR="007C5202" w:rsidRPr="000171B5">
        <w:t>Caldera</w:t>
      </w:r>
      <w:r>
        <w:rPr>
          <w:rPrChange w:id="270" w:author="Charlotte Devitre" w:date="2024-08-05T16:38:00Z" w16du:dateUtc="2024-08-05T23:38:00Z">
            <w:rPr>
              <w:lang w:val="en-GB"/>
            </w:rPr>
          </w:rPrChange>
        </w:rPr>
        <w:t xml:space="preserve">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ins w:id="271" w:author="Charlotte Devitre" w:date="2024-08-05T16:38:00Z" w16du:dateUtc="2024-08-05T23:38:00Z">
        <w:r w:rsidR="004F2B3A">
          <w:rPr>
            <w:bCs/>
            <w:lang w:val="en-GB"/>
          </w:rPr>
          <w:t xml:space="preserve"> </w:t>
        </w:r>
      </w:ins>
      <w:del w:id="272" w:author="Charlotte Devitre" w:date="2024-08-05T16:38:00Z" w16du:dateUtc="2024-08-05T23:38:00Z">
        <w:r w:rsidR="004E38D9">
          <w:rPr>
            <w:bCs/>
            <w:lang w:val="en-GB"/>
          </w:rPr>
          <w:delText>-</w:delText>
        </w:r>
      </w:del>
      <w:r w:rsidR="004E38D9" w:rsidRPr="00E92B49">
        <w:rPr>
          <w:lang w:val="en-GB"/>
        </w:rPr>
        <w:t>inclusions</w:t>
      </w:r>
      <w:r w:rsidRPr="00E92B49">
        <w:rPr>
          <w:lang w:val="en-GB"/>
        </w:rPr>
        <w:t xml:space="preserve"> </w:t>
      </w:r>
      <w:r w:rsidRPr="00E92B49">
        <w:rPr>
          <w:lang w:val="en-GB"/>
        </w:rPr>
        <w:lastRenderedPageBreak/>
        <w:t xml:space="preserve">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394205C7" w:rsidR="00B90F91" w:rsidRPr="007B522C" w:rsidRDefault="00B90F91" w:rsidP="00B90F91">
      <w:pPr>
        <w:pStyle w:val="Text"/>
        <w:spacing w:line="480" w:lineRule="auto"/>
        <w:ind w:firstLine="0"/>
        <w:jc w:val="both"/>
        <w:rPr>
          <w:bCs/>
          <w:lang w:val="en-GB"/>
        </w:rPr>
      </w:pPr>
      <w:ins w:id="273" w:author="Charlotte Devitre" w:date="2024-08-05T16:38:00Z" w16du:dateUtc="2024-08-05T23:38:00Z">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082014">
          <w:rPr>
            <w:bCs/>
            <w:lang w:val="en-GB"/>
          </w:rPr>
          <w:instrText xml:space="preserve"> ADDIN ZOTERO_ITEM CSL_CITATION {"citationID":"99oTV4NS","properties":{"formattedCitation":"(Lerner {\\i{}et al.}, 2024)","plainCitation":"(Lerner et al., 2024)","noteIndex":0},"citationItems":[{"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lang w:val="en-GB"/>
          </w:rPr>
          <w:instrText>∼</w:instrText>
        </w:r>
        <w:r w:rsidR="00082014">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lang w:val="en-GB"/>
          </w:rPr>
          <w:instrText>∼</w:instrText>
        </w:r>
        <w:r w:rsidR="00082014">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del w:id="274" w:author="Charlotte Devitre" w:date="2024-08-05T16:38:00Z" w16du:dateUtc="2024-08-05T23:38:00Z">
        <w:r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Pr="007B522C">
          <w:rPr>
            <w:bCs/>
            <w:lang w:val="en-GB"/>
          </w:rPr>
          <w:delText xml:space="preserve"> at shallow depths </w:delText>
        </w:r>
        <w:r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Pr="007B522C">
          <w:fldChar w:fldCharType="end"/>
        </w:r>
        <w:r w:rsidRPr="007B522C">
          <w:rPr>
            <w:bCs/>
            <w:lang w:val="en-GB"/>
          </w:rPr>
          <w:delText>.</w:delText>
        </w:r>
      </w:del>
    </w:p>
    <w:p w14:paraId="0B74103C" w14:textId="7BE63D4D" w:rsidR="00B90F91" w:rsidRPr="007B522C" w:rsidRDefault="00B90F91" w:rsidP="00B90F91">
      <w:pPr>
        <w:pStyle w:val="Text"/>
        <w:spacing w:line="480" w:lineRule="auto"/>
        <w:ind w:firstLine="0"/>
        <w:jc w:val="both"/>
        <w:rPr>
          <w:bCs/>
          <w:lang w:val="en-GB"/>
        </w:rPr>
      </w:pPr>
      <w:ins w:id="275" w:author="Charlotte Devitre" w:date="2024-08-05T16:38:00Z" w16du:dateUtc="2024-08-05T23:38:00Z">
        <w:r w:rsidRPr="007B522C">
          <w:rPr>
            <w:bCs/>
            <w:lang w:val="en-GB"/>
          </w:rPr>
          <w:t xml:space="preserve">3) Complex skeletal growth of olivine crystals during extensive undercooling </w:t>
        </w:r>
        <w:r w:rsidRPr="007B522C">
          <w:rPr>
            <w:bCs/>
            <w:lang w:val="en-GB"/>
          </w:rPr>
          <w:fldChar w:fldCharType="begin"/>
        </w:r>
        <w:r w:rsidR="00082014">
          <w:rPr>
            <w:bCs/>
            <w:lang w:val="en-GB"/>
          </w:rPr>
          <w:instrText xml:space="preserve"> ADDIN ZOTERO_ITEM CSL_CITATION {"citationID":"MD9Uar0X","properties":{"formattedCitation":"(Welsch {\\i{}et al.}, 2013)","plainCitation":"(Welsch et al., 2013)","noteIndex":0},"citationItems":[{"id":"arzDaMLZ/XtvqrRME","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ins>
      <w:del w:id="276" w:author="Charlotte Devitre" w:date="2024-08-05T16:38:00Z" w16du:dateUtc="2024-08-05T23:38: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7E9F93C7" w14:textId="1446FF39" w:rsidR="00B90F91" w:rsidRPr="007B522C" w:rsidRDefault="00B90F91" w:rsidP="00B90F91">
      <w:pPr>
        <w:pStyle w:val="Text"/>
        <w:spacing w:line="480" w:lineRule="auto"/>
        <w:jc w:val="both"/>
        <w:rPr>
          <w:bCs/>
          <w:lang w:val="en-GB"/>
        </w:rPr>
      </w:pPr>
      <w:ins w:id="277" w:author="Charlotte Devitre" w:date="2024-08-05T16:38:00Z" w16du:dateUtc="2024-08-05T23:38:00Z">
        <w:r w:rsidRPr="007B522C">
          <w:rPr>
            <w:bCs/>
            <w:lang w:val="en-GB"/>
          </w:rPr>
          <w:t xml:space="preserve">We think that scenario 1 is unlikely given th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w:t>
        </w:r>
        <w:proofErr w:type="spellStart"/>
        <w:r w:rsidRPr="007B522C">
          <w:rPr>
            <w:bCs/>
            <w:lang w:val="en-GB"/>
          </w:rPr>
          <w:t>Halemaʻumaʻu</w:t>
        </w:r>
        <w:proofErr w:type="spellEnd"/>
        <w:r w:rsidRPr="007B522C">
          <w:rPr>
            <w:bCs/>
            <w:lang w:val="en-GB"/>
          </w:rPr>
          <w:t xml:space="preserve"> reservoir for up to 2 years </w:t>
        </w:r>
        <w:r w:rsidRPr="007B522C">
          <w:rPr>
            <w:bCs/>
            <w:lang w:val="en-GB"/>
          </w:rPr>
          <w:fldChar w:fldCharType="begin"/>
        </w:r>
        <w:r w:rsidR="00082014">
          <w:rPr>
            <w:bCs/>
            <w:lang w:val="en-GB"/>
          </w:rPr>
          <w:instrText xml:space="preserve"> ADDIN ZOTERO_ITEM CSL_CITATION {"citationID":"jSMo8JbW","properties":{"formattedCitation":"(Mourey {\\i{}et al.}, 2023; DeVitre and Wieser, 2024)","plainCitation":"(Mourey et al., 2023; 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kub6JEO","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w:t>
        </w:r>
        <w:proofErr w:type="spellStart"/>
        <w:r w:rsidR="00C3296A" w:rsidRPr="00C3296A">
          <w:t>Mourey</w:t>
        </w:r>
        <w:proofErr w:type="spellEnd"/>
        <w:r w:rsidR="00C3296A" w:rsidRPr="00C3296A">
          <w:t xml:space="preserve"> </w:t>
        </w:r>
        <w:r w:rsidR="00C3296A" w:rsidRPr="00C3296A">
          <w:rPr>
            <w:i/>
            <w:iCs/>
          </w:rPr>
          <w:t>et al.</w:t>
        </w:r>
        <w:r w:rsidR="00C3296A" w:rsidRPr="00C3296A">
          <w:t xml:space="preserve">, 2023;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nd our models of </w:t>
        </w:r>
        <w:r w:rsidR="004E38D9">
          <w:rPr>
            <w:bCs/>
            <w:lang w:val="en-GB"/>
          </w:rPr>
          <w:t>fluid</w:t>
        </w:r>
        <w:r w:rsidR="004F2B3A">
          <w:rPr>
            <w:bCs/>
            <w:lang w:val="en-GB"/>
          </w:rPr>
          <w:t xml:space="preserve"> inclusion</w:t>
        </w:r>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082014">
          <w:rPr>
            <w:bCs/>
            <w:lang w:val="en-GB"/>
          </w:rPr>
          <w:instrText xml:space="preserve"> ADDIN ZOTERO_ITEM CSL_CITATION {"citationID":"SrlbtA3g","properties":{"formattedCitation":"(Esposito {\\i{}et al.}, 2023)","plainCitation":"(Esposito et al., 2023)","dontUpdate":true,"noteIndex":0},"citationItems":[{"id":"arzDaMLZ/cEA1sGbB","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ins>
      <w:del w:id="278" w:author="Charlotte Devitre" w:date="2024-08-05T16:38:00Z" w16du:dateUtc="2024-08-05T23:38: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experienced storage at Halemaʻumaʻu reservoir depths prior to eruption, and thus this was the most probable reservoir supplying magma to the surface in the Sept 2023 eruption.</w:delText>
        </w:r>
      </w:del>
    </w:p>
    <w:p w14:paraId="4AF52C28" w14:textId="77777777" w:rsidR="00B90F91" w:rsidRPr="007B522C" w:rsidRDefault="00B90F91" w:rsidP="00B90F91">
      <w:pPr>
        <w:pStyle w:val="Heading-Main"/>
        <w:spacing w:line="480" w:lineRule="auto"/>
        <w:jc w:val="both"/>
        <w:rPr>
          <w:lang w:val="en-GB"/>
        </w:rPr>
      </w:pPr>
      <w:r>
        <w:rPr>
          <w:b w:val="0"/>
          <w:bCs w:val="0"/>
          <w:iCs/>
        </w:rPr>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3AABE5E7" w14:textId="0F73284D" w:rsidR="00B90F91" w:rsidRPr="007B522C" w:rsidRDefault="00B90F91" w:rsidP="00B90F91">
      <w:pPr>
        <w:pStyle w:val="Text"/>
        <w:spacing w:line="480" w:lineRule="auto"/>
        <w:jc w:val="both"/>
        <w:rPr>
          <w:bCs/>
          <w:lang w:val="en-GB"/>
        </w:rPr>
      </w:pPr>
      <w:ins w:id="279" w:author="Charlotte Devitre" w:date="2024-08-05T16:38:00Z" w16du:dateUtc="2024-08-05T23:38:00Z">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in the fluid at the time of inclusion entrapment (</w:t>
        </w:r>
        <w:r>
          <w:rPr>
            <w:bCs/>
            <w:lang w:val="en-GB"/>
          </w:rPr>
          <w:t xml:space="preserve">Fig. </w:t>
        </w:r>
        <w:r>
          <w:rPr>
            <w:bCs/>
            <w:lang w:val="en-GB"/>
          </w:rPr>
          <w:lastRenderedPageBreak/>
          <w:t>2</w:t>
        </w:r>
        <w:r w:rsidRPr="007B522C">
          <w:rPr>
            <w:bCs/>
            <w:lang w:val="en-GB"/>
          </w:rPr>
          <w:t xml:space="preserve">). At Kīlauea, </w:t>
        </w:r>
        <w:r w:rsidR="00834561">
          <w:rPr>
            <w:bCs/>
            <w:lang w:val="en-GB"/>
          </w:rPr>
          <w:t>melt</w:t>
        </w:r>
        <w:r w:rsidR="004F2B3A">
          <w:rPr>
            <w:bCs/>
            <w:lang w:val="en-GB"/>
          </w:rPr>
          <w:t xml:space="preserve"> 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r w:rsidR="004F2B3A">
          <w:rPr>
            <w:bCs/>
            <w:lang w:val="en-GB"/>
          </w:rPr>
          <w:t xml:space="preserve">South Caldera </w:t>
        </w:r>
        <w:r w:rsidRPr="007B522C">
          <w:rPr>
            <w:bCs/>
            <w:lang w:val="en-GB"/>
          </w:rPr>
          <w:t xml:space="preserve">reservoir </w:t>
        </w:r>
        <w:r w:rsidRPr="007B522C">
          <w:rPr>
            <w:bCs/>
            <w:lang w:val="en-GB"/>
          </w:rPr>
          <w:fldChar w:fldCharType="begin"/>
        </w:r>
        <w:r w:rsidR="00082014">
          <w:rPr>
            <w:bCs/>
            <w:lang w:val="en-GB"/>
          </w:rPr>
          <w:instrText xml:space="preserve"> ADDIN ZOTERO_ITEM CSL_CITATION {"citationID":"y6fjvTg9","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bCs/>
            <w:lang w:val="en-GB"/>
          </w:rPr>
          <w:instrText>∼</w:instrText>
        </w:r>
        <w:r w:rsidR="00082014">
          <w:rPr>
            <w:bCs/>
            <w:lang w:val="en-GB"/>
          </w:rPr>
          <w:instrText>2-km depth), while many high-Fo olivines (&gt;Fo81.5; far from equilibrium with their carrier melts) crystallized within the South Caldera reservoir (</w:instrText>
        </w:r>
        <w:r w:rsidR="00082014">
          <w:rPr>
            <w:rFonts w:ascii="Cambria Math" w:hAnsi="Cambria Math" w:cs="Cambria Math"/>
            <w:bCs/>
            <w:lang w:val="en-GB"/>
          </w:rPr>
          <w:instrText>∼</w:instrText>
        </w:r>
        <w:r w:rsidR="00082014">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s discussed above, the effect of </w:t>
        </w:r>
      </w:ins>
      <m:oMath>
        <m:sSub>
          <m:sSubPr>
            <m:ctrlPr>
              <w:ins w:id="280" w:author="Charlotte Devitre" w:date="2024-08-05T16:38:00Z" w16du:dateUtc="2024-08-05T23:38:00Z">
                <w:rPr>
                  <w:rFonts w:ascii="Cambria Math" w:hAnsi="Cambria Math"/>
                  <w:bCs/>
                  <w:iCs/>
                  <w:lang w:val="en-GB"/>
                </w:rPr>
              </w:ins>
            </m:ctrlPr>
          </m:sSubPr>
          <m:e>
            <m:r>
              <w:ins w:id="281" w:author="Charlotte Devitre" w:date="2024-08-05T16:38:00Z" w16du:dateUtc="2024-08-05T23:38:00Z">
                <m:rPr>
                  <m:sty m:val="p"/>
                </m:rPr>
                <w:rPr>
                  <w:rFonts w:ascii="Cambria Math" w:hAnsi="Cambria Math"/>
                  <w:lang w:val="en-GB"/>
                </w:rPr>
                <m:t>X</m:t>
              </w:ins>
            </m:r>
          </m:e>
          <m:sub>
            <m:sSub>
              <m:sSubPr>
                <m:ctrlPr>
                  <w:ins w:id="282" w:author="Charlotte Devitre" w:date="2024-08-05T16:38:00Z" w16du:dateUtc="2024-08-05T23:38:00Z">
                    <w:rPr>
                      <w:rFonts w:ascii="Cambria Math" w:hAnsi="Cambria Math"/>
                      <w:bCs/>
                      <w:iCs/>
                      <w:lang w:val="en-GB"/>
                    </w:rPr>
                  </w:ins>
                </m:ctrlPr>
              </m:sSubPr>
              <m:e>
                <m:r>
                  <w:ins w:id="283" w:author="Charlotte Devitre" w:date="2024-08-05T16:38:00Z" w16du:dateUtc="2024-08-05T23:38:00Z">
                    <m:rPr>
                      <m:sty m:val="p"/>
                    </m:rPr>
                    <w:rPr>
                      <w:rFonts w:ascii="Cambria Math" w:hAnsi="Cambria Math"/>
                      <w:lang w:val="en-GB"/>
                    </w:rPr>
                    <m:t>H</m:t>
                  </w:ins>
                </m:r>
              </m:e>
              <m:sub>
                <m:r>
                  <w:ins w:id="284" w:author="Charlotte Devitre" w:date="2024-08-05T16:38:00Z" w16du:dateUtc="2024-08-05T23:38:00Z">
                    <m:rPr>
                      <m:sty m:val="p"/>
                    </m:rPr>
                    <w:rPr>
                      <w:rFonts w:ascii="Cambria Math" w:hAnsi="Cambria Math"/>
                      <w:lang w:val="en-GB"/>
                    </w:rPr>
                    <m:t>2</m:t>
                  </w:ins>
                </m:r>
              </m:sub>
            </m:sSub>
            <m:r>
              <w:ins w:id="285" w:author="Charlotte Devitre" w:date="2024-08-05T16:38:00Z" w16du:dateUtc="2024-08-05T23:38:00Z">
                <m:rPr>
                  <m:sty m:val="p"/>
                </m:rPr>
                <w:rPr>
                  <w:rFonts w:ascii="Cambria Math" w:hAnsi="Cambria Math"/>
                  <w:lang w:val="en-GB"/>
                </w:rPr>
                <m:t>O</m:t>
              </w:ins>
            </m:r>
          </m:sub>
        </m:sSub>
      </m:oMath>
      <w:ins w:id="286" w:author="Charlotte Devitre" w:date="2024-08-05T16:38:00Z" w16du:dateUtc="2024-08-05T23:38:00Z">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w:t>
        </w:r>
        <w:r w:rsidR="004F2B3A">
          <w:rPr>
            <w:bCs/>
            <w:lang w:val="en-GB"/>
          </w:rPr>
          <w:t xml:space="preserve"> inclusion</w:t>
        </w:r>
        <w:r w:rsidRPr="007B522C">
          <w:rPr>
            <w:bCs/>
            <w:lang w:val="en-GB"/>
          </w:rPr>
          <w:t xml:space="preserve"> method for rapid-response petrology globally, it is necessary to evaluate </w:t>
        </w:r>
      </w:ins>
      <m:oMath>
        <m:sSub>
          <m:sSubPr>
            <m:ctrlPr>
              <w:ins w:id="287" w:author="Charlotte Devitre" w:date="2024-08-05T16:38:00Z" w16du:dateUtc="2024-08-05T23:38:00Z">
                <w:rPr>
                  <w:rFonts w:ascii="Cambria Math" w:hAnsi="Cambria Math"/>
                  <w:bCs/>
                  <w:iCs/>
                  <w:lang w:val="en-GB"/>
                </w:rPr>
              </w:ins>
            </m:ctrlPr>
          </m:sSubPr>
          <m:e>
            <m:r>
              <w:ins w:id="288" w:author="Charlotte Devitre" w:date="2024-08-05T16:38:00Z" w16du:dateUtc="2024-08-05T23:38:00Z">
                <m:rPr>
                  <m:sty m:val="p"/>
                </m:rPr>
                <w:rPr>
                  <w:rFonts w:ascii="Cambria Math" w:hAnsi="Cambria Math"/>
                  <w:lang w:val="en-GB"/>
                </w:rPr>
                <m:t>X</m:t>
              </w:ins>
            </m:r>
          </m:e>
          <m:sub>
            <m:sSub>
              <m:sSubPr>
                <m:ctrlPr>
                  <w:ins w:id="289" w:author="Charlotte Devitre" w:date="2024-08-05T16:38:00Z" w16du:dateUtc="2024-08-05T23:38:00Z">
                    <w:rPr>
                      <w:rFonts w:ascii="Cambria Math" w:hAnsi="Cambria Math"/>
                      <w:bCs/>
                      <w:iCs/>
                      <w:lang w:val="en-GB"/>
                    </w:rPr>
                  </w:ins>
                </m:ctrlPr>
              </m:sSubPr>
              <m:e>
                <m:r>
                  <w:ins w:id="290" w:author="Charlotte Devitre" w:date="2024-08-05T16:38:00Z" w16du:dateUtc="2024-08-05T23:38:00Z">
                    <m:rPr>
                      <m:sty m:val="p"/>
                    </m:rPr>
                    <w:rPr>
                      <w:rFonts w:ascii="Cambria Math" w:hAnsi="Cambria Math"/>
                      <w:lang w:val="en-GB"/>
                    </w:rPr>
                    <m:t>H</m:t>
                  </w:ins>
                </m:r>
              </m:e>
              <m:sub>
                <m:r>
                  <w:ins w:id="291" w:author="Charlotte Devitre" w:date="2024-08-05T16:38:00Z" w16du:dateUtc="2024-08-05T23:38:00Z">
                    <m:rPr>
                      <m:sty m:val="p"/>
                    </m:rPr>
                    <w:rPr>
                      <w:rFonts w:ascii="Cambria Math" w:hAnsi="Cambria Math"/>
                      <w:lang w:val="en-GB"/>
                    </w:rPr>
                    <m:t>2</m:t>
                  </w:ins>
                </m:r>
              </m:sub>
            </m:sSub>
            <m:r>
              <w:ins w:id="292" w:author="Charlotte Devitre" w:date="2024-08-05T16:38:00Z" w16du:dateUtc="2024-08-05T23:38:00Z">
                <m:rPr>
                  <m:sty m:val="p"/>
                </m:rPr>
                <w:rPr>
                  <w:rFonts w:ascii="Cambria Math" w:hAnsi="Cambria Math"/>
                  <w:lang w:val="en-GB"/>
                </w:rPr>
                <m:t>O</m:t>
              </w:ins>
            </m:r>
          </m:sub>
        </m:sSub>
      </m:oMath>
      <w:ins w:id="293" w:author="Charlotte Devitre" w:date="2024-08-05T16:38:00Z" w16du:dateUtc="2024-08-05T23:38:00Z">
        <w:r w:rsidRPr="007B522C">
          <w:rPr>
            <w:bCs/>
            <w:lang w:val="en-GB"/>
          </w:rPr>
          <w:t xml:space="preserve"> contents, and the</w:t>
        </w:r>
        <w:proofErr w:type="spellStart"/>
        <w:r w:rsidR="007C3D94">
          <w:rPr>
            <w:bCs/>
            <w:lang w:val="en-GB"/>
          </w:rPr>
          <w:t>ir</w:t>
        </w:r>
        <w:proofErr w:type="spellEnd"/>
        <w:r w:rsidRPr="007B522C">
          <w:rPr>
            <w:bCs/>
            <w:lang w:val="en-GB"/>
          </w:rPr>
          <w:t xml:space="preserve"> effect on </w:t>
        </w:r>
        <w:r w:rsidR="00EE7A65">
          <w:rPr>
            <w:bCs/>
            <w:lang w:val="en-GB"/>
          </w:rPr>
          <w:t>fluid</w:t>
        </w:r>
        <w:r w:rsidR="004F2B3A">
          <w:rPr>
            <w:bCs/>
            <w:lang w:val="en-GB"/>
          </w:rPr>
          <w:t xml:space="preserve"> inclusion</w:t>
        </w:r>
        <w:r w:rsidRPr="007B522C">
          <w:rPr>
            <w:bCs/>
            <w:lang w:val="en-GB"/>
          </w:rPr>
          <w:t xml:space="preserve"> pressures</w:t>
        </w:r>
        <w:r w:rsidR="00EE7A65">
          <w:rPr>
            <w:bCs/>
            <w:lang w:val="en-GB"/>
          </w:rPr>
          <w:t>.</w:t>
        </w:r>
      </w:ins>
      <w:del w:id="294" w:author="Charlotte Devitre" w:date="2024-08-05T16:38:00Z" w16du:dateUtc="2024-08-05T23:38:00Z">
        <w:r w:rsidRPr="007B522C">
          <w:rPr>
            <w:bCs/>
            <w:lang w:val="en-GB"/>
          </w:rPr>
          <w:delText>The use of a pure CO</w:delText>
        </w:r>
        <w:r w:rsidRPr="007B522C">
          <w:rPr>
            <w:bCs/>
            <w:vertAlign w:val="subscript"/>
            <w:lang w:val="en-GB"/>
          </w:rPr>
          <w:delText>2</w:delText>
        </w:r>
        <w:r w:rsidRPr="007B522C">
          <w:rPr>
            <w:bCs/>
            <w:lang w:val="en-GB"/>
          </w:rPr>
          <w:delText xml:space="preserve"> EOS results in an underestimate of the entrapment pressure of </w:delText>
        </w:r>
        <w:r w:rsidR="00834561">
          <w:rPr>
            <w:bCs/>
            <w:lang w:val="en-GB"/>
          </w:rPr>
          <w:delText>fluid-inclusion</w:delText>
        </w:r>
        <w:r w:rsidRPr="007B522C">
          <w:rPr>
            <w:bCs/>
            <w:lang w:val="en-GB"/>
          </w:rPr>
          <w:delText>s if there was H</w:delText>
        </w:r>
        <w:r w:rsidRPr="007B522C">
          <w:rPr>
            <w:bCs/>
            <w:vertAlign w:val="subscript"/>
            <w:lang w:val="en-GB"/>
          </w:rPr>
          <w:delText>2</w:delText>
        </w:r>
        <w:r w:rsidRPr="007B522C">
          <w:rPr>
            <w:bCs/>
            <w:lang w:val="en-GB"/>
          </w:rPr>
          <w:delText>O in the fluid at the time of inclusion entrapment (</w:delText>
        </w:r>
        <w:r>
          <w:rPr>
            <w:bCs/>
            <w:lang w:val="en-GB"/>
          </w:rPr>
          <w:delText>Fig. 2</w:delText>
        </w:r>
        <w:r w:rsidRPr="007B522C">
          <w:rPr>
            <w:bCs/>
            <w:lang w:val="en-GB"/>
          </w:rPr>
          <w:delText xml:space="preserve">). At Kīlauea, </w:delText>
        </w:r>
        <w:r w:rsidR="00834561">
          <w:rPr>
            <w:bCs/>
            <w:lang w:val="en-GB"/>
          </w:rPr>
          <w:delText>melt-inclusion</w:delText>
        </w:r>
        <w:r w:rsidRPr="007B522C">
          <w:rPr>
            <w:bCs/>
            <w:lang w:val="en-GB"/>
          </w:rPr>
          <w:delText xml:space="preserve"> data indicates that the exsolved fluid phase is ~90% CO</w:delText>
        </w:r>
        <w:r w:rsidRPr="007B522C">
          <w:rPr>
            <w:bCs/>
            <w:vertAlign w:val="subscript"/>
            <w:lang w:val="en-GB"/>
          </w:rPr>
          <w:delText>2</w:delText>
        </w:r>
        <w:r w:rsidRPr="007B522C">
          <w:rPr>
            <w:bCs/>
            <w:lang w:val="en-GB"/>
          </w:rPr>
          <w:delText xml:space="preserve"> at pressures corresponding to the </w:delText>
        </w:r>
        <w:r w:rsidR="00CB6366">
          <w:rPr>
            <w:bCs/>
            <w:lang w:val="en-GB"/>
          </w:rPr>
          <w:delText>Halema’uma’u</w:delText>
        </w:r>
        <w:r w:rsidRPr="007B522C">
          <w:rPr>
            <w:bCs/>
            <w:lang w:val="en-GB"/>
          </w:rPr>
          <w:delText xml:space="preserve"> reservoir, and &gt;95% CO</w:delText>
        </w:r>
        <w:r w:rsidRPr="007B522C">
          <w:rPr>
            <w:bCs/>
            <w:vertAlign w:val="subscript"/>
            <w:lang w:val="en-GB"/>
          </w:rPr>
          <w:delText>2</w:delText>
        </w:r>
        <w:r w:rsidRPr="007B522C">
          <w:rPr>
            <w:bCs/>
            <w:lang w:val="en-GB"/>
          </w:rPr>
          <w:delText xml:space="preserve"> at pressures indicative of the </w:delText>
        </w:r>
        <w:r w:rsidR="007C5202">
          <w:rPr>
            <w:bCs/>
            <w:lang w:val="en-GB"/>
          </w:rPr>
          <w:delText>South-Caldera</w:delText>
        </w:r>
        <w:r w:rsidRPr="007B522C">
          <w:rPr>
            <w:bCs/>
            <w:lang w:val="en-GB"/>
          </w:rPr>
          <w:delText xml:space="preserve"> reservoir </w:delText>
        </w:r>
        <w:r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bCs/>
            <w:lang w:val="en-GB"/>
          </w:rPr>
          <w:delText xml:space="preserve">. As discussed above, the effect of </w:delText>
        </w:r>
      </w:del>
      <m:oMath>
        <m:sSub>
          <m:sSubPr>
            <m:ctrlPr>
              <w:del w:id="295" w:author="Charlotte Devitre" w:date="2024-08-05T16:38:00Z" w16du:dateUtc="2024-08-05T23:38:00Z">
                <w:rPr>
                  <w:rFonts w:ascii="Cambria Math" w:hAnsi="Cambria Math"/>
                  <w:bCs/>
                  <w:iCs/>
                  <w:lang w:val="en-GB"/>
                </w:rPr>
              </w:del>
            </m:ctrlPr>
          </m:sSubPr>
          <m:e>
            <m:r>
              <w:del w:id="296" w:author="Charlotte Devitre" w:date="2024-08-05T16:38:00Z" w16du:dateUtc="2024-08-05T23:38:00Z">
                <m:rPr>
                  <m:sty m:val="p"/>
                </m:rPr>
                <w:rPr>
                  <w:rFonts w:ascii="Cambria Math" w:hAnsi="Cambria Math"/>
                  <w:lang w:val="en-GB"/>
                </w:rPr>
                <m:t>X</m:t>
              </w:del>
            </m:r>
          </m:e>
          <m:sub>
            <m:sSub>
              <m:sSubPr>
                <m:ctrlPr>
                  <w:del w:id="297" w:author="Charlotte Devitre" w:date="2024-08-05T16:38:00Z" w16du:dateUtc="2024-08-05T23:38:00Z">
                    <w:rPr>
                      <w:rFonts w:ascii="Cambria Math" w:hAnsi="Cambria Math"/>
                      <w:bCs/>
                      <w:iCs/>
                      <w:lang w:val="en-GB"/>
                    </w:rPr>
                  </w:del>
                </m:ctrlPr>
              </m:sSubPr>
              <m:e>
                <m:r>
                  <w:del w:id="298" w:author="Charlotte Devitre" w:date="2024-08-05T16:38:00Z" w16du:dateUtc="2024-08-05T23:38:00Z">
                    <m:rPr>
                      <m:sty m:val="p"/>
                    </m:rPr>
                    <w:rPr>
                      <w:rFonts w:ascii="Cambria Math" w:hAnsi="Cambria Math"/>
                      <w:lang w:val="en-GB"/>
                    </w:rPr>
                    <m:t>H</m:t>
                  </w:del>
                </m:r>
              </m:e>
              <m:sub>
                <m:r>
                  <w:del w:id="299" w:author="Charlotte Devitre" w:date="2024-08-05T16:38:00Z" w16du:dateUtc="2024-08-05T23:38:00Z">
                    <m:rPr>
                      <m:sty m:val="p"/>
                    </m:rPr>
                    <w:rPr>
                      <w:rFonts w:ascii="Cambria Math" w:hAnsi="Cambria Math"/>
                      <w:lang w:val="en-GB"/>
                    </w:rPr>
                    <m:t>2</m:t>
                  </w:del>
                </m:r>
              </m:sub>
            </m:sSub>
            <m:r>
              <w:del w:id="300" w:author="Charlotte Devitre" w:date="2024-08-05T16:38:00Z" w16du:dateUtc="2024-08-05T23:38:00Z">
                <m:rPr>
                  <m:sty m:val="p"/>
                </m:rPr>
                <w:rPr>
                  <w:rFonts w:ascii="Cambria Math" w:hAnsi="Cambria Math"/>
                  <w:lang w:val="en-GB"/>
                </w:rPr>
                <m:t>O</m:t>
              </w:del>
            </m:r>
          </m:sub>
        </m:sSub>
      </m:oMath>
      <w:del w:id="301" w:author="Charlotte Devitre" w:date="2024-08-05T16:38:00Z" w16du:dateUtc="2024-08-05T23:38:00Z">
        <w:r w:rsidRPr="007B522C">
          <w:rPr>
            <w:bCs/>
            <w:lang w:val="en-GB"/>
          </w:rPr>
          <w:delText xml:space="preserve"> is small on calculated pressures presented here (</w:delText>
        </w:r>
        <w:r>
          <w:rPr>
            <w:bCs/>
            <w:lang w:val="en-GB"/>
          </w:rPr>
          <w:delText>Fig. 2</w:delText>
        </w:r>
        <w:r w:rsidRPr="007B522C">
          <w:rPr>
            <w:bCs/>
            <w:lang w:val="en-GB"/>
          </w:rPr>
          <w:delText xml:space="preserve">d). However, to assess the utility of the </w:delText>
        </w:r>
        <w:r w:rsidR="00834561">
          <w:rPr>
            <w:bCs/>
            <w:lang w:val="en-GB"/>
          </w:rPr>
          <w:delText>fluid-inclusion</w:delText>
        </w:r>
        <w:r w:rsidRPr="007B522C">
          <w:rPr>
            <w:bCs/>
            <w:lang w:val="en-GB"/>
          </w:rPr>
          <w:delText xml:space="preserve"> method for rapid-response petrology globally, it is necessary to evaluate </w:delText>
        </w:r>
      </w:del>
      <m:oMath>
        <m:sSub>
          <m:sSubPr>
            <m:ctrlPr>
              <w:del w:id="302" w:author="Charlotte Devitre" w:date="2024-08-05T16:38:00Z" w16du:dateUtc="2024-08-05T23:38:00Z">
                <w:rPr>
                  <w:rFonts w:ascii="Cambria Math" w:hAnsi="Cambria Math"/>
                  <w:bCs/>
                  <w:iCs/>
                  <w:lang w:val="en-GB"/>
                </w:rPr>
              </w:del>
            </m:ctrlPr>
          </m:sSubPr>
          <m:e>
            <m:r>
              <w:del w:id="303" w:author="Charlotte Devitre" w:date="2024-08-05T16:38:00Z" w16du:dateUtc="2024-08-05T23:38:00Z">
                <m:rPr>
                  <m:sty m:val="p"/>
                </m:rPr>
                <w:rPr>
                  <w:rFonts w:ascii="Cambria Math" w:hAnsi="Cambria Math"/>
                  <w:lang w:val="en-GB"/>
                </w:rPr>
                <m:t>X</m:t>
              </w:del>
            </m:r>
          </m:e>
          <m:sub>
            <m:sSub>
              <m:sSubPr>
                <m:ctrlPr>
                  <w:del w:id="304" w:author="Charlotte Devitre" w:date="2024-08-05T16:38:00Z" w16du:dateUtc="2024-08-05T23:38:00Z">
                    <w:rPr>
                      <w:rFonts w:ascii="Cambria Math" w:hAnsi="Cambria Math"/>
                      <w:bCs/>
                      <w:iCs/>
                      <w:lang w:val="en-GB"/>
                    </w:rPr>
                  </w:del>
                </m:ctrlPr>
              </m:sSubPr>
              <m:e>
                <m:r>
                  <w:del w:id="305" w:author="Charlotte Devitre" w:date="2024-08-05T16:38:00Z" w16du:dateUtc="2024-08-05T23:38:00Z">
                    <m:rPr>
                      <m:sty m:val="p"/>
                    </m:rPr>
                    <w:rPr>
                      <w:rFonts w:ascii="Cambria Math" w:hAnsi="Cambria Math"/>
                      <w:lang w:val="en-GB"/>
                    </w:rPr>
                    <m:t>H</m:t>
                  </w:del>
                </m:r>
              </m:e>
              <m:sub>
                <m:r>
                  <w:del w:id="306" w:author="Charlotte Devitre" w:date="2024-08-05T16:38:00Z" w16du:dateUtc="2024-08-05T23:38:00Z">
                    <m:rPr>
                      <m:sty m:val="p"/>
                    </m:rPr>
                    <w:rPr>
                      <w:rFonts w:ascii="Cambria Math" w:hAnsi="Cambria Math"/>
                      <w:lang w:val="en-GB"/>
                    </w:rPr>
                    <m:t>2</m:t>
                  </w:del>
                </m:r>
              </m:sub>
            </m:sSub>
            <m:r>
              <w:del w:id="307" w:author="Charlotte Devitre" w:date="2024-08-05T16:38:00Z" w16du:dateUtc="2024-08-05T23:38:00Z">
                <m:rPr>
                  <m:sty m:val="p"/>
                </m:rPr>
                <w:rPr>
                  <w:rFonts w:ascii="Cambria Math" w:hAnsi="Cambria Math"/>
                  <w:lang w:val="en-GB"/>
                </w:rPr>
                <m:t>O</m:t>
              </w:del>
            </m:r>
          </m:sub>
        </m:sSub>
      </m:oMath>
      <w:del w:id="308" w:author="Charlotte Devitre" w:date="2024-08-05T16:38:00Z" w16du:dateUtc="2024-08-05T23:38:00Z">
        <w:r w:rsidRPr="007B522C">
          <w:rPr>
            <w:bCs/>
            <w:lang w:val="en-GB"/>
          </w:rPr>
          <w:delText xml:space="preserve"> contents, and the</w:delText>
        </w:r>
        <w:r w:rsidR="007C3D94">
          <w:rPr>
            <w:bCs/>
            <w:lang w:val="en-GB"/>
          </w:rPr>
          <w:delText>ir</w:delText>
        </w:r>
        <w:r w:rsidRPr="007B522C">
          <w:rPr>
            <w:bCs/>
            <w:lang w:val="en-GB"/>
          </w:rPr>
          <w:delText xml:space="preserve"> effect on </w:delText>
        </w:r>
        <w:r w:rsidR="00EE7A65">
          <w:rPr>
            <w:bCs/>
            <w:lang w:val="en-GB"/>
          </w:rPr>
          <w:delText>fluid-inclusion</w:delText>
        </w:r>
        <w:r w:rsidRPr="007B522C">
          <w:rPr>
            <w:bCs/>
            <w:lang w:val="en-GB"/>
          </w:rPr>
          <w:delText xml:space="preserve"> pressures</w:delText>
        </w:r>
        <w:r w:rsidR="00EE7A65">
          <w:rPr>
            <w:bCs/>
            <w:lang w:val="en-GB"/>
          </w:rPr>
          <w:delText>.</w:delText>
        </w:r>
      </w:del>
    </w:p>
    <w:p w14:paraId="6F9FB3EB" w14:textId="7F4F260E"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ins w:id="309" w:author="Charlotte Devitre" w:date="2024-08-05T16:38:00Z" w16du:dateUtc="2024-08-05T23:38:00Z">
        <w:r w:rsidR="004F2B3A">
          <w:rPr>
            <w:bCs/>
            <w:lang w:val="en-GB"/>
          </w:rPr>
          <w:t xml:space="preserve"> </w:t>
        </w:r>
      </w:ins>
      <w:del w:id="310" w:author="Charlotte Devitre" w:date="2024-08-05T16:38:00Z" w16du:dateUtc="2024-08-05T23:38:00Z">
        <w:r w:rsidR="00834561">
          <w:rPr>
            <w:bCs/>
            <w:lang w:val="en-GB"/>
          </w:rPr>
          <w:delText>-</w:delText>
        </w:r>
      </w:del>
      <w:r w:rsidR="00834561">
        <w:rPr>
          <w:bCs/>
          <w:lang w:val="en-GB"/>
        </w:rPr>
        <w:t>inclusion</w:t>
      </w:r>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ins w:id="311" w:author="Charlotte Devitre" w:date="2024-08-05T16:38:00Z" w16du:dateUtc="2024-08-05T23:38:00Z">
        <w:r w:rsidRPr="007B522C">
          <w:rPr>
            <w:bCs/>
            <w:lang w:val="en-GB"/>
          </w:rPr>
          <w:fldChar w:fldCharType="begin"/>
        </w:r>
        <w:r w:rsidR="00082014">
          <w:rPr>
            <w:bCs/>
            <w:lang w:val="en-GB"/>
          </w:rPr>
          <w:instrText xml:space="preserve"> ADDIN ZOTERO_ITEM CSL_CITATION {"citationID":"xvXNxQjS","properties":{"formattedCitation":"(Ghiorso and Gualda, 2015)","plainCitation":"(Ghiorso and Gualda, 2015)","noteIndex":0},"citationItems":[{"id":"arzDaMLZ/i8olAe34","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Pr="007B522C">
          <w:fldChar w:fldCharType="end"/>
        </w:r>
      </w:ins>
      <w:del w:id="312" w:author="Charlotte Devitre" w:date="2024-08-05T16:38:00Z" w16du:dateUtc="2024-08-05T23:38:00Z">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del>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ins w:id="313" w:author="Charlotte Devitre" w:date="2024-08-05T16:38:00Z" w16du:dateUtc="2024-08-05T23:38:00Z">
        <w:r w:rsidRPr="007B522C">
          <w:rPr>
            <w:bCs/>
            <w:lang w:val="en-GB"/>
          </w:rPr>
          <w:fldChar w:fldCharType="begin"/>
        </w:r>
        <w:r w:rsidR="00082014">
          <w:rPr>
            <w:bCs/>
            <w:lang w:val="en-GB"/>
          </w:rPr>
          <w:instrText xml:space="preserve"> ADDIN ZOTERO_ITEM CSL_CITATION {"citationID":"Y9U13hJX","properties":{"formattedCitation":"(Iacovino {\\i{}et al.}, 2021)","plainCitation":"(Iacovino et al., 2021)","noteIndex":0},"citationItems":[{"id":"arzDaMLZ/wOxu3rfu","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Pr="007B522C">
          <w:fldChar w:fldCharType="end"/>
        </w:r>
      </w:ins>
      <w:del w:id="314" w:author="Charlotte Devitre" w:date="2024-08-05T16:38:00Z" w16du:dateUtc="2024-08-05T23:38:00Z">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del>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ins w:id="315" w:author="Charlotte Devitre" w:date="2024-08-05T16:38:00Z" w16du:dateUtc="2024-08-05T23:38:00Z">
        <w:r w:rsidR="00E27685">
          <w:rPr>
            <w:bCs/>
            <w:lang w:val="en-GB"/>
          </w:rPr>
          <w:t>percentile</w:t>
        </w:r>
        <w:r w:rsidRPr="007B522C">
          <w:rPr>
            <w:bCs/>
            <w:lang w:val="en-GB"/>
          </w:rPr>
          <w:t>s</w:t>
        </w:r>
      </w:ins>
      <w:del w:id="316" w:author="Charlotte Devitre" w:date="2024-08-05T16:38:00Z" w16du:dateUtc="2024-08-05T23:38:00Z">
        <w:r w:rsidRPr="007B522C">
          <w:rPr>
            <w:bCs/>
            <w:lang w:val="en-GB"/>
          </w:rPr>
          <w:delText>quantiles</w:delText>
        </w:r>
      </w:del>
      <w:r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proofErr w:type="gramStart"/>
      <w:r w:rsidR="00834561">
        <w:rPr>
          <w:bCs/>
          <w:lang w:val="en-GB"/>
        </w:rPr>
        <w:t>melt</w:t>
      </w:r>
      <w:proofErr w:type="gramEnd"/>
      <w:ins w:id="317" w:author="Charlotte Devitre" w:date="2024-08-05T16:38:00Z" w16du:dateUtc="2024-08-05T23:38:00Z">
        <w:r w:rsidR="004F2B3A">
          <w:rPr>
            <w:bCs/>
            <w:lang w:val="en-GB"/>
          </w:rPr>
          <w:t xml:space="preserve"> </w:t>
        </w:r>
      </w:ins>
      <w:del w:id="318" w:author="Charlotte Devitre" w:date="2024-08-05T16:38:00Z" w16du:dateUtc="2024-08-05T23:38:00Z">
        <w:r w:rsidR="00834561">
          <w:rPr>
            <w:bCs/>
            <w:lang w:val="en-GB"/>
          </w:rPr>
          <w:delText>-</w:delText>
        </w:r>
      </w:del>
      <w:r w:rsidR="00834561">
        <w:rPr>
          <w:bCs/>
          <w:lang w:val="en-GB"/>
        </w:rPr>
        <w:t>inclusion</w:t>
      </w:r>
      <w:r w:rsidRPr="007B522C">
        <w:rPr>
          <w:bCs/>
          <w:lang w:val="en-GB"/>
        </w:rPr>
        <w:t>s with SiO</w:t>
      </w:r>
      <w:r w:rsidRPr="007B522C">
        <w:rPr>
          <w:bCs/>
          <w:vertAlign w:val="subscript"/>
          <w:lang w:val="en-GB"/>
        </w:rPr>
        <w:t xml:space="preserve">2 </w:t>
      </w:r>
      <w:r w:rsidRPr="007B522C">
        <w:rPr>
          <w:bCs/>
          <w:lang w:val="en-GB"/>
        </w:rPr>
        <w:t xml:space="preserve">&lt; 57 </w:t>
      </w:r>
      <w:proofErr w:type="spellStart"/>
      <w:r w:rsidRPr="007B522C">
        <w:rPr>
          <w:bCs/>
          <w:lang w:val="en-GB"/>
        </w:rPr>
        <w:t>wt</w:t>
      </w:r>
      <w:proofErr w:type="spellEnd"/>
      <w:r w:rsidRPr="007B522C">
        <w:rPr>
          <w:bCs/>
          <w:lang w:val="en-GB"/>
        </w:rPr>
        <w:t xml:space="preserve">%, MgO &lt; 16 </w:t>
      </w:r>
      <w:proofErr w:type="spellStart"/>
      <w:r w:rsidRPr="007B522C">
        <w:rPr>
          <w:bCs/>
          <w:lang w:val="en-GB"/>
        </w:rPr>
        <w:t>wt</w:t>
      </w:r>
      <w:proofErr w:type="spellEnd"/>
      <w:r w:rsidRPr="007B522C">
        <w:rPr>
          <w:bCs/>
          <w:lang w:val="en-GB"/>
        </w:rPr>
        <w:t xml:space="preserve">% and </w:t>
      </w:r>
      <w:ins w:id="319" w:author="Charlotte Devitre" w:date="2024-08-05T16:38:00Z" w16du:dateUtc="2024-08-05T23:38:00Z">
        <w:r w:rsidR="00E27685">
          <w:rPr>
            <w:bCs/>
            <w:lang w:val="en-GB"/>
          </w:rPr>
          <w:t>s</w:t>
        </w:r>
        <w:r w:rsidRPr="007B522C">
          <w:rPr>
            <w:bCs/>
            <w:lang w:val="en-GB"/>
          </w:rPr>
          <w:t xml:space="preserve">aturation </w:t>
        </w:r>
        <w:r w:rsidR="00E27685">
          <w:rPr>
            <w:bCs/>
            <w:lang w:val="en-GB"/>
          </w:rPr>
          <w:t>p</w:t>
        </w:r>
        <w:r w:rsidRPr="007B522C">
          <w:rPr>
            <w:bCs/>
            <w:lang w:val="en-GB"/>
          </w:rPr>
          <w:t xml:space="preserve">ressure </w:t>
        </w:r>
      </w:ins>
      <w:del w:id="320" w:author="Charlotte Devitre" w:date="2024-08-05T16:38:00Z" w16du:dateUtc="2024-08-05T23:38:00Z">
        <w:r w:rsidRPr="007B522C">
          <w:rPr>
            <w:bCs/>
            <w:lang w:val="en-GB"/>
          </w:rPr>
          <w:delText xml:space="preserve">Saturation Pressure </w:delText>
        </w:r>
      </w:del>
      <w:r w:rsidRPr="007B522C">
        <w:rPr>
          <w:bCs/>
          <w:lang w:val="en-GB"/>
        </w:rPr>
        <w:t xml:space="preserve">&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w:t>
      </w:r>
      <w:ins w:id="321" w:author="Charlotte Devitre" w:date="2024-08-05T16:38:00Z" w16du:dateUtc="2024-08-05T23:38:00Z">
        <w:r w:rsidR="005D2B24">
          <w:rPr>
            <w:bCs/>
            <w:lang w:val="en-GB"/>
          </w:rPr>
          <w:t xml:space="preserve">, </w:t>
        </w:r>
        <w:r w:rsidR="00EE7A65">
          <w:rPr>
            <w:bCs/>
            <w:lang w:val="en-GB"/>
          </w:rPr>
          <w:t>w</w:t>
        </w:r>
        <w:r w:rsidR="005D2B24">
          <w:rPr>
            <w:bCs/>
            <w:lang w:val="en-GB"/>
          </w:rPr>
          <w:t>ith</w:t>
        </w:r>
      </w:ins>
      <w:del w:id="322" w:author="Charlotte Devitre" w:date="2024-08-05T16:38:00Z" w16du:dateUtc="2024-08-05T23:38:00Z">
        <w:r w:rsidRPr="007B522C">
          <w:rPr>
            <w:bCs/>
            <w:lang w:val="en-GB"/>
          </w:rPr>
          <w:delText xml:space="preserve"> </w:delText>
        </w:r>
        <w:r w:rsidR="00EE7A65">
          <w:rPr>
            <w:bCs/>
            <w:lang w:val="en-GB"/>
          </w:rPr>
          <w:delText>where</w:delText>
        </w:r>
      </w:del>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ins w:id="323" w:author="Charlotte Devitre" w:date="2024-08-05T16:38:00Z" w16du:dateUtc="2024-08-05T23:38:00Z">
        <w:r w:rsidR="005D2B24">
          <w:rPr>
            <w:bCs/>
            <w:lang w:val="en-GB"/>
          </w:rPr>
          <w:t>increasing drastically</w:t>
        </w:r>
      </w:ins>
      <w:del w:id="324" w:author="Charlotte Devitre" w:date="2024-08-05T16:38:00Z" w16du:dateUtc="2024-08-05T23:38:00Z">
        <w:r w:rsidR="00EE7A65">
          <w:rPr>
            <w:bCs/>
            <w:lang w:val="en-GB"/>
          </w:rPr>
          <w:delText>becomes</w:delText>
        </w:r>
        <w:r w:rsidRPr="007B522C">
          <w:rPr>
            <w:bCs/>
            <w:lang w:val="en-GB"/>
          </w:rPr>
          <w:delText xml:space="preserve"> very high</w:delText>
        </w:r>
      </w:del>
      <w:r w:rsidRPr="007B522C">
        <w:rPr>
          <w:bCs/>
          <w:lang w:val="en-GB"/>
        </w:rPr>
        <w:t xml:space="preserve"> at shallow pressures (</w:t>
      </w:r>
      <w:r w:rsidR="00EE7A65">
        <w:rPr>
          <w:bCs/>
          <w:lang w:val="en-GB"/>
        </w:rPr>
        <w:t>F</w:t>
      </w:r>
      <w:r w:rsidRPr="007B522C">
        <w:rPr>
          <w:bCs/>
          <w:lang w:val="en-GB"/>
        </w:rPr>
        <w:t>ig. S9a-i</w:t>
      </w:r>
      <w:ins w:id="325" w:author="Charlotte Devitre" w:date="2024-08-05T16:38:00Z" w16du:dateUtc="2024-08-05T23:38:00Z">
        <w:r w:rsidRPr="007B522C">
          <w:rPr>
            <w:bCs/>
            <w:lang w:val="en-GB"/>
          </w:rPr>
          <w:t>)</w:t>
        </w:r>
        <w:r w:rsidR="005D2B24">
          <w:rPr>
            <w:bCs/>
            <w:lang w:val="en-GB"/>
          </w:rPr>
          <w:t>, perhaps</w:t>
        </w:r>
      </w:ins>
      <w:del w:id="326" w:author="Charlotte Devitre" w:date="2024-08-05T16:38:00Z" w16du:dateUtc="2024-08-05T23:38:00Z">
        <w:r w:rsidRPr="007B522C">
          <w:rPr>
            <w:bCs/>
            <w:lang w:val="en-GB"/>
          </w:rPr>
          <w:delText>)</w:delText>
        </w:r>
      </w:del>
      <w:r w:rsidRPr="007B522C">
        <w:rPr>
          <w:bCs/>
          <w:lang w:val="en-GB"/>
        </w:rPr>
        <w:t xml:space="preserve"> as </w:t>
      </w:r>
      <w:r w:rsidR="00834561">
        <w:rPr>
          <w:bCs/>
          <w:lang w:val="en-GB"/>
        </w:rPr>
        <w:t>melt</w:t>
      </w:r>
      <w:ins w:id="327" w:author="Charlotte Devitre" w:date="2024-08-05T16:38:00Z" w16du:dateUtc="2024-08-05T23:38:00Z">
        <w:r w:rsidR="004F2B3A">
          <w:rPr>
            <w:bCs/>
            <w:lang w:val="en-GB"/>
          </w:rPr>
          <w:t xml:space="preserve"> </w:t>
        </w:r>
      </w:ins>
      <w:del w:id="328" w:author="Charlotte Devitre" w:date="2024-08-05T16:38:00Z" w16du:dateUtc="2024-08-05T23:38:00Z">
        <w:r w:rsidR="00834561">
          <w:rPr>
            <w:bCs/>
            <w:lang w:val="en-GB"/>
          </w:rPr>
          <w:delText>-</w:delText>
        </w:r>
      </w:del>
      <w:r w:rsidR="00834561">
        <w:rPr>
          <w:bCs/>
          <w:lang w:val="en-GB"/>
        </w:rPr>
        <w:t>inclusion</w:t>
      </w:r>
      <w:r w:rsidRPr="007B522C">
        <w:rPr>
          <w:bCs/>
          <w:lang w:val="en-GB"/>
        </w:rPr>
        <w:t>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w:t>
      </w:r>
      <w:ins w:id="329" w:author="Charlotte Devitre" w:date="2024-08-05T16:38:00Z" w16du:dateUtc="2024-08-05T23:38:00Z">
        <w:r w:rsidR="00E27685">
          <w:rPr>
            <w:bCs/>
            <w:lang w:val="en-GB"/>
          </w:rPr>
          <w:t>percentile</w:t>
        </w:r>
        <w:r w:rsidRPr="007B522C">
          <w:rPr>
            <w:bCs/>
            <w:lang w:val="en-GB"/>
          </w:rPr>
          <w:t>s</w:t>
        </w:r>
      </w:ins>
      <w:del w:id="330" w:author="Charlotte Devitre" w:date="2024-08-05T16:38:00Z" w16du:dateUtc="2024-08-05T23:38:00Z">
        <w:r w:rsidRPr="007B522C">
          <w:rPr>
            <w:bCs/>
            <w:lang w:val="en-GB"/>
          </w:rPr>
          <w:delText>quantiles</w:delText>
        </w:r>
      </w:del>
      <w:r w:rsidRPr="007B522C">
        <w:rPr>
          <w:bCs/>
          <w:lang w:val="en-GB"/>
        </w:rPr>
        <w:t xml:space="preserve">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w:t>
      </w:r>
      <w:ins w:id="331" w:author="Charlotte Devitre" w:date="2024-08-05T16:38:00Z" w16du:dateUtc="2024-08-05T23:38:00Z">
        <w:r w:rsidRPr="007B522C">
          <w:rPr>
            <w:bCs/>
            <w:lang w:val="en-GB"/>
          </w:rPr>
          <w:t>a</w:t>
        </w:r>
      </w:ins>
      <w:del w:id="332" w:author="Charlotte Devitre" w:date="2024-08-05T16:38:00Z" w16du:dateUtc="2024-08-05T23:38:00Z">
        <w:r w:rsidRPr="007B522C">
          <w:rPr>
            <w:bCs/>
            <w:lang w:val="en-GB"/>
          </w:rPr>
          <w:delText>an</w:delText>
        </w:r>
      </w:del>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ins w:id="333" w:author="Charlotte Devitre" w:date="2024-08-05T16:38:00Z" w16du:dateUtc="2024-08-05T23:38:00Z">
        <w:r w:rsidR="005D2B24">
          <w:rPr>
            <w:bCs/>
            <w:lang w:val="en-GB"/>
          </w:rPr>
          <w:t xml:space="preserve">value </w:t>
        </w:r>
      </w:ins>
      <w:r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ins w:id="334" w:author="Charlotte Devitre" w:date="2024-08-05T16:38:00Z" w16du:dateUtc="2024-08-05T23:38:00Z">
        <w:r w:rsidR="004F2B3A">
          <w:rPr>
            <w:bCs/>
            <w:lang w:val="en-GB"/>
          </w:rPr>
          <w:t xml:space="preserve"> </w:t>
        </w:r>
      </w:ins>
      <w:del w:id="335" w:author="Charlotte Devitre" w:date="2024-08-05T16:38:00Z" w16du:dateUtc="2024-08-05T23:38:00Z">
        <w:r w:rsidR="004E38D9">
          <w:rPr>
            <w:bCs/>
            <w:lang w:val="en-GB"/>
          </w:rPr>
          <w:delText>-</w:delText>
        </w:r>
      </w:del>
      <w:r w:rsidR="004E38D9">
        <w:rPr>
          <w:bCs/>
          <w:lang w:val="en-GB"/>
        </w:rPr>
        <w:t>inclusion</w:t>
      </w:r>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w:t>
      </w:r>
      <w:r w:rsidRPr="007B522C">
        <w:rPr>
          <w:bCs/>
          <w:lang w:val="en-GB"/>
        </w:rPr>
        <w:lastRenderedPageBreak/>
        <w:t xml:space="preserve">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24AA70FB"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ins w:id="336" w:author="Charlotte Devitre" w:date="2024-08-05T16:38:00Z" w16du:dateUtc="2024-08-05T23:38:00Z">
        <w:r w:rsidR="004F2B3A">
          <w:rPr>
            <w:b/>
            <w:i/>
            <w:iCs/>
            <w:lang w:val="en-GB"/>
          </w:rPr>
          <w:t xml:space="preserve"> </w:t>
        </w:r>
      </w:ins>
      <w:del w:id="337" w:author="Charlotte Devitre" w:date="2024-08-05T16:38:00Z" w16du:dateUtc="2024-08-05T23:38:00Z">
        <w:r w:rsidR="00834561">
          <w:rPr>
            <w:b/>
            <w:i/>
            <w:iCs/>
            <w:lang w:val="en-GB"/>
          </w:rPr>
          <w:delText>-</w:delText>
        </w:r>
      </w:del>
      <w:r w:rsidR="00834561">
        <w:rPr>
          <w:b/>
          <w:i/>
          <w:iCs/>
          <w:lang w:val="en-GB"/>
        </w:rPr>
        <w:t>inclusion</w:t>
      </w:r>
      <w:r w:rsidRPr="007B522C">
        <w:rPr>
          <w:b/>
          <w:i/>
          <w:iCs/>
          <w:lang w:val="en-GB"/>
        </w:rPr>
        <w:t xml:space="preserve"> data for </w:t>
      </w:r>
      <w:ins w:id="338" w:author="Charlotte Devitre" w:date="2024-08-05T16:38:00Z" w16du:dateUtc="2024-08-05T23:38:00Z">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ins>
      <w:del w:id="339" w:author="Charlotte Devitre" w:date="2024-08-05T16:38:00Z" w16du:dateUtc="2024-08-05T23:38:00Z">
        <w:r w:rsidRPr="007B522C">
          <w:rPr>
            <w:b/>
            <w:i/>
            <w:iCs/>
            <w:lang w:val="en-GB"/>
          </w:rPr>
          <w:delText>Continental Rift, Continental Intraplate, Alkaline</w:delText>
        </w:r>
      </w:del>
      <w:r w:rsidRPr="007B522C">
        <w:rPr>
          <w:b/>
          <w:i/>
          <w:iCs/>
          <w:lang w:val="en-GB"/>
        </w:rPr>
        <w:t xml:space="preserve"> and </w:t>
      </w:r>
      <w:ins w:id="340" w:author="Charlotte Devitre" w:date="2024-08-05T16:38:00Z" w16du:dateUtc="2024-08-05T23:38:00Z">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ins>
      <w:del w:id="341" w:author="Charlotte Devitre" w:date="2024-08-05T16:38:00Z" w16du:dateUtc="2024-08-05T23:38:00Z">
        <w:r w:rsidRPr="007B522C">
          <w:rPr>
            <w:b/>
            <w:i/>
            <w:iCs/>
            <w:lang w:val="en-GB"/>
          </w:rPr>
          <w:delText>Tholeiitic Ocean Island Basalt</w:delText>
        </w:r>
      </w:del>
      <w:r w:rsidRPr="007B522C">
        <w:rPr>
          <w:b/>
          <w:i/>
          <w:iCs/>
          <w:lang w:val="en-GB"/>
        </w:rPr>
        <w:t xml:space="preserve"> (OIB, see Fig S7</w:t>
      </w:r>
      <w:ins w:id="342" w:author="Charlotte Devitre" w:date="2024-08-05T16:38:00Z" w16du:dateUtc="2024-08-05T23:38:00Z">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ins>
      <w:del w:id="343" w:author="Charlotte Devitre" w:date="2024-08-05T16:38:00Z" w16du:dateUtc="2024-08-05T23:38:00Z">
        <w:r w:rsidRPr="007B522C">
          <w:rPr>
            <w:b/>
            <w:i/>
            <w:iCs/>
            <w:lang w:val="en-GB"/>
          </w:rPr>
          <w:delText>) Mid-Ocean Ridge</w:delText>
        </w:r>
      </w:del>
      <w:r w:rsidRPr="007B522C">
        <w:rPr>
          <w:b/>
          <w:i/>
          <w:iCs/>
          <w:lang w:val="en-GB"/>
        </w:rPr>
        <w:t xml:space="preserve"> and </w:t>
      </w:r>
      <w:ins w:id="344" w:author="Charlotte Devitre" w:date="2024-08-05T16:38:00Z" w16du:dateUtc="2024-08-05T23:38:00Z">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ins>
      <w:del w:id="345" w:author="Charlotte Devitre" w:date="2024-08-05T16:38:00Z" w16du:dateUtc="2024-08-05T23:38:00Z">
        <w:r w:rsidRPr="007B522C">
          <w:rPr>
            <w:b/>
            <w:i/>
            <w:iCs/>
            <w:lang w:val="en-GB"/>
          </w:rPr>
          <w:delText>Subduction Zone</w:delText>
        </w:r>
      </w:del>
      <w:r w:rsidRPr="007B522C">
        <w:rPr>
          <w:b/>
          <w:i/>
          <w:iCs/>
          <w:lang w:val="en-GB"/>
        </w:rPr>
        <w:t xml:space="preserve"> volcanoes (details and references in the supplement</w:t>
      </w:r>
      <w:del w:id="346" w:author="Charlotte Devitre" w:date="2024-08-05T16:38:00Z" w16du:dateUtc="2024-08-05T23:38:00Z">
        <w:r w:rsidRPr="007B522C">
          <w:rPr>
            <w:b/>
            <w:i/>
            <w:iCs/>
            <w:lang w:val="en-GB"/>
          </w:rPr>
          <w:delText>). Data is 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del>
      <w:r w:rsidRPr="007B522C">
        <w:rPr>
          <w:bCs/>
          <w:i/>
          <w:iCs/>
          <w:lang w:val="en-GB"/>
        </w:rPr>
        <w:t xml:space="preserve"> (a) World map coloured by </w:t>
      </w:r>
      <w:ins w:id="347" w:author="Charlotte Devitre" w:date="2024-08-05T16:38:00Z" w16du:dateUtc="2024-08-05T23:38:00Z">
        <w:r w:rsidR="00EA6185">
          <w:rPr>
            <w:bCs/>
            <w:i/>
            <w:iCs/>
            <w:lang w:val="en-GB"/>
          </w:rPr>
          <w:t>m</w:t>
        </w:r>
        <w:r w:rsidRPr="007B522C">
          <w:rPr>
            <w:bCs/>
            <w:i/>
            <w:iCs/>
            <w:lang w:val="en-GB"/>
          </w:rPr>
          <w:t>edian</w:t>
        </w:r>
      </w:ins>
      <w:del w:id="348" w:author="Charlotte Devitre" w:date="2024-08-05T16:38:00Z" w16du:dateUtc="2024-08-05T23:38:00Z">
        <w:r w:rsidRPr="007B522C">
          <w:rPr>
            <w:bCs/>
            <w:i/>
            <w:iCs/>
            <w:lang w:val="en-GB"/>
          </w:rPr>
          <w:delText>Median</w:delText>
        </w:r>
      </w:del>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ins w:id="349" w:author="Charlotte Devitre" w:date="2024-08-05T16:38:00Z" w16du:dateUtc="2024-08-05T23:38:00Z">
        <w:r w:rsidR="004F2B3A">
          <w:rPr>
            <w:bCs/>
            <w:i/>
            <w:iCs/>
            <w:lang w:val="en-GB"/>
          </w:rPr>
          <w:t xml:space="preserve"> </w:t>
        </w:r>
      </w:ins>
      <w:del w:id="350" w:author="Charlotte Devitre" w:date="2024-08-05T16:38:00Z" w16du:dateUtc="2024-08-05T23:38:00Z">
        <w:r w:rsidR="00834561">
          <w:rPr>
            <w:bCs/>
            <w:i/>
            <w:iCs/>
            <w:lang w:val="en-GB"/>
          </w:rPr>
          <w:delText>-</w:delText>
        </w:r>
      </w:del>
      <w:r w:rsidR="00834561">
        <w:rPr>
          <w:bCs/>
          <w:i/>
          <w:iCs/>
          <w:lang w:val="en-GB"/>
        </w:rPr>
        <w:t>inclusion</w:t>
      </w:r>
      <w:r w:rsidRPr="007B522C">
        <w:rPr>
          <w:bCs/>
          <w:i/>
          <w:iCs/>
          <w:lang w:val="en-GB"/>
        </w:rPr>
        <w:t xml:space="preserve"> suites</w:t>
      </w:r>
      <w:ins w:id="351" w:author="Charlotte Devitre" w:date="2024-08-05T16:38:00Z" w16du:dateUtc="2024-08-05T23:38:00Z">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ins>
      <w:del w:id="352" w:author="Charlotte Devitre" w:date="2024-08-05T16:38:00Z" w16du:dateUtc="2024-08-05T23:38:00Z">
        <w:r w:rsidRPr="007B522C">
          <w:rPr>
            <w:bCs/>
            <w:i/>
            <w:iCs/>
            <w:lang w:val="en-GB"/>
          </w:rPr>
          <w:delText>, circles</w:delText>
        </w:r>
      </w:del>
      <w:r w:rsidRPr="007B522C">
        <w:rPr>
          <w:bCs/>
          <w:i/>
          <w:iCs/>
          <w:lang w:val="en-GB"/>
        </w:rPr>
        <w:t xml:space="preserve"> indicate </w:t>
      </w:r>
      <w:ins w:id="353" w:author="Charlotte Devitre" w:date="2024-08-05T16:38:00Z" w16du:dateUtc="2024-08-05T23:38:00Z">
        <w:r w:rsidR="00EA6185">
          <w:rPr>
            <w:bCs/>
            <w:i/>
            <w:iCs/>
            <w:lang w:val="en-GB"/>
          </w:rPr>
          <w:t>g</w:t>
        </w:r>
        <w:r w:rsidRPr="007B522C">
          <w:rPr>
            <w:bCs/>
            <w:i/>
            <w:iCs/>
            <w:lang w:val="en-GB"/>
          </w:rPr>
          <w:t>lass</w:t>
        </w:r>
      </w:ins>
      <w:del w:id="354" w:author="Charlotte Devitre" w:date="2024-08-05T16:38:00Z" w16du:dateUtc="2024-08-05T23:38:00Z">
        <w:r w:rsidRPr="007B522C">
          <w:rPr>
            <w:bCs/>
            <w:i/>
            <w:iCs/>
            <w:lang w:val="en-GB"/>
          </w:rPr>
          <w:delText>Glass</w:delText>
        </w:r>
      </w:del>
      <w:r w:rsidRPr="007B522C">
        <w:rPr>
          <w:bCs/>
          <w:i/>
          <w:iCs/>
          <w:lang w:val="en-GB"/>
        </w:rPr>
        <w:t>-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ins w:id="355" w:author="Charlotte Devitre" w:date="2024-08-05T16:38:00Z" w16du:dateUtc="2024-08-05T23:38:00Z">
        <w:r w:rsidR="004F2B3A">
          <w:rPr>
            <w:bCs/>
            <w:i/>
            <w:iCs/>
            <w:lang w:val="en-GB"/>
          </w:rPr>
          <w:t xml:space="preserve"> </w:t>
        </w:r>
      </w:ins>
      <w:del w:id="356" w:author="Charlotte Devitre" w:date="2024-08-05T16:38:00Z" w16du:dateUtc="2024-08-05T23:38:00Z">
        <w:r w:rsidR="00834561">
          <w:rPr>
            <w:bCs/>
            <w:i/>
            <w:iCs/>
            <w:lang w:val="en-GB"/>
          </w:rPr>
          <w:delText>-</w:delText>
        </w:r>
      </w:del>
      <w:r w:rsidR="00834561">
        <w:rPr>
          <w:bCs/>
          <w:i/>
          <w:iCs/>
          <w:lang w:val="en-GB"/>
        </w:rPr>
        <w:t>inclusion</w:t>
      </w:r>
      <w:r w:rsidRPr="007B522C">
        <w:rPr>
          <w:bCs/>
          <w:i/>
          <w:iCs/>
          <w:lang w:val="en-GB"/>
        </w:rPr>
        <w:t xml:space="preserve"> suites plotted on panel </w:t>
      </w:r>
      <w:r w:rsidRPr="007B522C">
        <w:rPr>
          <w:bCs/>
          <w:i/>
          <w:iCs/>
          <w:lang w:val="en-GB"/>
        </w:rPr>
        <w:lastRenderedPageBreak/>
        <w:t>a. Boxplots show the median, Q1 (25</w:t>
      </w:r>
      <w:r w:rsidRPr="007B522C">
        <w:rPr>
          <w:bCs/>
          <w:i/>
          <w:iCs/>
          <w:vertAlign w:val="superscript"/>
          <w:lang w:val="en-GB"/>
        </w:rPr>
        <w:t>th</w:t>
      </w:r>
      <w:r w:rsidRPr="007B522C">
        <w:rPr>
          <w:bCs/>
          <w:i/>
          <w:iCs/>
          <w:lang w:val="en-GB"/>
        </w:rPr>
        <w:t xml:space="preserve"> </w:t>
      </w:r>
      <w:ins w:id="357" w:author="Charlotte Devitre" w:date="2024-08-05T16:38:00Z" w16du:dateUtc="2024-08-05T23:38:00Z">
        <w:r w:rsidR="00EA6185">
          <w:rPr>
            <w:bCs/>
            <w:i/>
            <w:iCs/>
            <w:lang w:val="en-GB"/>
          </w:rPr>
          <w:t>percentile</w:t>
        </w:r>
      </w:ins>
      <w:del w:id="358" w:author="Charlotte Devitre" w:date="2024-08-05T16:38:00Z" w16du:dateUtc="2024-08-05T23:38:00Z">
        <w:r w:rsidRPr="007B522C">
          <w:rPr>
            <w:bCs/>
            <w:i/>
            <w:iCs/>
            <w:lang w:val="en-GB"/>
          </w:rPr>
          <w:delText>quartile</w:delText>
        </w:r>
      </w:del>
      <w:r w:rsidRPr="007B522C">
        <w:rPr>
          <w:bCs/>
          <w:i/>
          <w:iCs/>
          <w:lang w:val="en-GB"/>
        </w:rPr>
        <w:t>), Q3 (75</w:t>
      </w:r>
      <w:r w:rsidRPr="007B522C">
        <w:rPr>
          <w:bCs/>
          <w:i/>
          <w:iCs/>
          <w:vertAlign w:val="superscript"/>
          <w:lang w:val="en-GB"/>
        </w:rPr>
        <w:t>th</w:t>
      </w:r>
      <w:r w:rsidRPr="007B522C">
        <w:rPr>
          <w:bCs/>
          <w:i/>
          <w:iCs/>
          <w:lang w:val="en-GB"/>
        </w:rPr>
        <w:t xml:space="preserve"> </w:t>
      </w:r>
      <w:ins w:id="359" w:author="Charlotte Devitre" w:date="2024-08-05T16:38:00Z" w16du:dateUtc="2024-08-05T23:38:00Z">
        <w:r w:rsidR="00EA6185">
          <w:rPr>
            <w:bCs/>
            <w:i/>
            <w:iCs/>
            <w:lang w:val="en-GB"/>
          </w:rPr>
          <w:t>percentile</w:t>
        </w:r>
      </w:ins>
      <w:del w:id="360" w:author="Charlotte Devitre" w:date="2024-08-05T16:38:00Z" w16du:dateUtc="2024-08-05T23:38:00Z">
        <w:r w:rsidRPr="007B522C">
          <w:rPr>
            <w:bCs/>
            <w:i/>
            <w:iCs/>
            <w:lang w:val="en-GB"/>
          </w:rPr>
          <w:delText>quartile</w:delText>
        </w:r>
      </w:del>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ins w:id="361" w:author="Charlotte Devitre" w:date="2024-08-05T16:38:00Z" w16du:dateUtc="2024-08-05T23:38:00Z">
        <w:r w:rsidR="00EA6185">
          <w:rPr>
            <w:bCs/>
            <w:i/>
            <w:iCs/>
            <w:lang w:val="en-GB"/>
          </w:rPr>
          <w:t>t</w:t>
        </w:r>
        <w:r w:rsidRPr="007B522C">
          <w:rPr>
            <w:bCs/>
            <w:i/>
            <w:iCs/>
            <w:lang w:val="en-GB"/>
          </w:rPr>
          <w:t>otal</w:t>
        </w:r>
      </w:ins>
      <w:del w:id="362" w:author="Charlotte Devitre" w:date="2024-08-05T16:38:00Z" w16du:dateUtc="2024-08-05T23:38:00Z">
        <w:r w:rsidRPr="007B522C">
          <w:rPr>
            <w:bCs/>
            <w:i/>
            <w:iCs/>
            <w:lang w:val="en-GB"/>
          </w:rPr>
          <w:delText>Total</w:delText>
        </w:r>
      </w:del>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ins w:id="363" w:author="Charlotte Devitre" w:date="2024-08-05T16:38:00Z" w16du:dateUtc="2024-08-05T23:38:00Z">
        <w:r w:rsidR="00EA6185" w:rsidRPr="007B522C">
          <w:rPr>
            <w:bCs/>
            <w:i/>
            <w:iCs/>
            <w:lang w:val="en-GB"/>
          </w:rPr>
          <w:t>–</w:t>
        </w:r>
      </w:ins>
      <w:del w:id="364" w:author="Charlotte Devitre" w:date="2024-08-05T16:38:00Z" w16du:dateUtc="2024-08-05T23:38:00Z">
        <w:r w:rsidRPr="007B522C">
          <w:rPr>
            <w:bCs/>
            <w:i/>
            <w:iCs/>
            <w:lang w:val="en-GB"/>
          </w:rPr>
          <w:delText xml:space="preserve">  -</w:delText>
        </w:r>
      </w:del>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ins w:id="365" w:author="Charlotte Devitre" w:date="2024-08-05T16:38:00Z" w16du:dateUtc="2024-08-05T23:38:00Z">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lt; 57 </w:t>
        </w:r>
        <w:proofErr w:type="spellStart"/>
        <w:r w:rsidR="005D2B24" w:rsidRPr="00107BBF">
          <w:rPr>
            <w:bCs/>
            <w:i/>
            <w:iCs/>
            <w:lang w:val="en-GB"/>
          </w:rPr>
          <w:t>wt</w:t>
        </w:r>
        <w:proofErr w:type="spellEnd"/>
        <w:r w:rsidR="005D2B24" w:rsidRPr="00107BBF">
          <w:rPr>
            <w:bCs/>
            <w:i/>
            <w:iCs/>
            <w:lang w:val="en-GB"/>
          </w:rPr>
          <w:t xml:space="preserve">%, MgO &lt; 16 </w:t>
        </w:r>
        <w:proofErr w:type="spellStart"/>
        <w:r w:rsidR="005D2B24" w:rsidRPr="00107BBF">
          <w:rPr>
            <w:bCs/>
            <w:i/>
            <w:iCs/>
            <w:lang w:val="en-GB"/>
          </w:rPr>
          <w:t>wt</w:t>
        </w:r>
        <w:proofErr w:type="spellEnd"/>
        <w:r w:rsidR="005D2B24" w:rsidRPr="00107BBF">
          <w:rPr>
            <w:bCs/>
            <w:i/>
            <w:iCs/>
            <w:lang w:val="en-GB"/>
          </w:rPr>
          <w:t>% and saturation pressure &gt;20 MPa (supplement for details).</w:t>
        </w:r>
      </w:ins>
    </w:p>
    <w:p w14:paraId="5B76A579" w14:textId="0654590E" w:rsidR="00B90F91" w:rsidRPr="007B522C" w:rsidRDefault="00EE7A65" w:rsidP="00B90F91">
      <w:pPr>
        <w:pStyle w:val="Text"/>
        <w:spacing w:line="480" w:lineRule="auto"/>
        <w:jc w:val="both"/>
        <w:rPr>
          <w:del w:id="366" w:author="Charlotte Devitre" w:date="2024-08-05T16:38:00Z" w16du:dateUtc="2024-08-05T23:38:00Z"/>
          <w:bCs/>
          <w:lang w:val="en-GB"/>
        </w:rPr>
      </w:pPr>
      <w:ins w:id="367" w:author="Charlotte Devitre" w:date="2024-08-05T16:38:00Z" w16du:dateUtc="2024-08-05T23:38:00Z">
        <w:r>
          <w:rPr>
            <w:bCs/>
            <w:lang w:val="en-GB"/>
          </w:rPr>
          <w:t>No</w:t>
        </w:r>
        <w:r w:rsidR="00E27685">
          <w:rPr>
            <w:bCs/>
            <w:lang w:val="en-GB"/>
          </w:rPr>
          <w:t>tably</w:t>
        </w:r>
      </w:ins>
      <w:del w:id="368" w:author="Charlotte Devitre" w:date="2024-08-05T16:38:00Z" w16du:dateUtc="2024-08-05T23:38:00Z">
        <w:r>
          <w:rPr>
            <w:bCs/>
            <w:lang w:val="en-GB"/>
          </w:rPr>
          <w:delText>Noteworthy</w:delText>
        </w:r>
      </w:del>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ins w:id="369" w:author="Charlotte Devitre" w:date="2024-08-05T16:38:00Z" w16du:dateUtc="2024-08-05T23:38:00Z">
        <w:r w:rsidR="004F2B3A">
          <w:rPr>
            <w:bCs/>
            <w:lang w:val="en-GB"/>
          </w:rPr>
          <w:t xml:space="preserve"> </w:t>
        </w:r>
      </w:ins>
      <w:del w:id="370" w:author="Charlotte Devitre" w:date="2024-08-05T16:38:00Z" w16du:dateUtc="2024-08-05T23:38:00Z">
        <w:r w:rsidR="00834561">
          <w:rPr>
            <w:bCs/>
            <w:lang w:val="en-GB"/>
          </w:rPr>
          <w:delText>-</w:delText>
        </w:r>
      </w:del>
      <w:r w:rsidR="00834561">
        <w:rPr>
          <w:bCs/>
          <w:lang w:val="en-GB"/>
        </w:rPr>
        <w:t>inclusion</w:t>
      </w:r>
      <w:r w:rsidR="00B90F91" w:rsidRPr="007B522C">
        <w:rPr>
          <w:bCs/>
          <w:lang w:val="en-GB"/>
        </w:rPr>
        <w:t xml:space="preserve"> suites in </w:t>
      </w:r>
      <w:ins w:id="371" w:author="Charlotte Devitre" w:date="2024-08-05T16:38:00Z" w16du:dateUtc="2024-08-05T23:38:00Z">
        <w:r w:rsidR="00E27685">
          <w:rPr>
            <w:bCs/>
            <w:lang w:val="en-GB"/>
          </w:rPr>
          <w:t>our global</w:t>
        </w:r>
      </w:ins>
      <w:del w:id="372" w:author="Charlotte Devitre" w:date="2024-08-05T16:38:00Z" w16du:dateUtc="2024-08-05T23:38:00Z">
        <w:r w:rsidR="00B90F91" w:rsidRPr="007B522C">
          <w:rPr>
            <w:bCs/>
            <w:lang w:val="en-GB"/>
          </w:rPr>
          <w:delText>this</w:delText>
        </w:r>
      </w:del>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ins w:id="373" w:author="Charlotte Devitre" w:date="2024-08-05T16:38:00Z" w16du:dateUtc="2024-08-05T23:38:00Z">
        <w:r w:rsidR="00E27685">
          <w:rPr>
            <w:bCs/>
            <w:lang w:val="en-GB"/>
          </w:rPr>
          <w:t>are</w:t>
        </w:r>
        <w:r w:rsidR="00B90F91" w:rsidRPr="007B522C">
          <w:rPr>
            <w:bCs/>
            <w:lang w:val="en-GB"/>
          </w:rPr>
          <w:t xml:space="preserve"> </w:t>
        </w:r>
      </w:ins>
      <w:r w:rsidR="00B90F91" w:rsidRPr="007B522C">
        <w:rPr>
          <w:bCs/>
          <w:lang w:val="en-GB"/>
        </w:rPr>
        <w:t>some studies with Raman measurements and some without (Fig. S9c EAR</w:t>
      </w:r>
      <w:r>
        <w:rPr>
          <w:bCs/>
          <w:lang w:val="en-GB"/>
        </w:rPr>
        <w:t>;</w:t>
      </w:r>
      <w:r w:rsidR="00B90F91" w:rsidRPr="007B522C">
        <w:rPr>
          <w:bCs/>
          <w:lang w:val="en-GB"/>
        </w:rPr>
        <w:t xml:space="preserve"> Fig. S9h Kamchatka, and Cascades). </w:t>
      </w:r>
      <w:del w:id="374" w:author="Charlotte Devitre" w:date="2024-08-05T16:38:00Z" w16du:dateUtc="2024-08-05T23:38:00Z">
        <w:r w:rsidR="00B90F91" w:rsidRPr="007B522C">
          <w:rPr>
            <w:bCs/>
            <w:lang w:val="en-GB"/>
          </w:rPr>
          <w:delText xml:space="preserve"> </w:delText>
        </w:r>
      </w:del>
      <w:r w:rsidR="00B90F91" w:rsidRPr="007B522C">
        <w:rPr>
          <w:bCs/>
          <w:lang w:val="en-GB"/>
        </w:rPr>
        <w:t xml:space="preserve">Thus, </w:t>
      </w:r>
      <w:r w:rsidR="00B90F91">
        <w:rPr>
          <w:bCs/>
          <w:lang w:val="en-GB"/>
        </w:rPr>
        <w:t>Fig. 3</w:t>
      </w:r>
      <w:r w:rsidR="00B90F91" w:rsidRPr="007B522C">
        <w:rPr>
          <w:bCs/>
          <w:lang w:val="en-GB"/>
        </w:rPr>
        <w:t xml:space="preserve">c shows a compilation only using </w:t>
      </w:r>
      <w:r w:rsidR="00834561">
        <w:rPr>
          <w:bCs/>
          <w:lang w:val="en-GB"/>
        </w:rPr>
        <w:t>melt</w:t>
      </w:r>
      <w:ins w:id="375" w:author="Charlotte Devitre" w:date="2024-08-05T16:38:00Z" w16du:dateUtc="2024-08-05T23:38:00Z">
        <w:r w:rsidR="004F2B3A">
          <w:rPr>
            <w:bCs/>
            <w:lang w:val="en-GB"/>
          </w:rPr>
          <w:t xml:space="preserve"> </w:t>
        </w:r>
      </w:ins>
      <w:del w:id="376" w:author="Charlotte Devitre" w:date="2024-08-05T16:38:00Z" w16du:dateUtc="2024-08-05T23:38:00Z">
        <w:r w:rsidR="00834561">
          <w:rPr>
            <w:bCs/>
            <w:lang w:val="en-GB"/>
          </w:rPr>
          <w:delText>-</w:delText>
        </w:r>
      </w:del>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71B6E6F3" w14:textId="70112586" w:rsidR="00B90F91" w:rsidRPr="007B522C" w:rsidRDefault="00B90F91" w:rsidP="00B90F91">
      <w:pPr>
        <w:pStyle w:val="Text"/>
        <w:spacing w:line="480" w:lineRule="auto"/>
        <w:jc w:val="both"/>
        <w:rPr>
          <w:del w:id="377" w:author="Charlotte Devitre" w:date="2024-08-05T16:38:00Z" w16du:dateUtc="2024-08-05T23:38:00Z"/>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w:t>
      </w:r>
      <w:ins w:id="378" w:author="Charlotte Devitre" w:date="2024-08-05T16:38:00Z" w16du:dateUtc="2024-08-05T23:38:00Z">
        <w:r w:rsidR="00E27685">
          <w:rPr>
            <w:bCs/>
            <w:lang w:val="en-GB"/>
          </w:rPr>
          <w:t>m</w:t>
        </w:r>
        <w:r w:rsidRPr="007B522C">
          <w:rPr>
            <w:bCs/>
            <w:lang w:val="en-GB"/>
          </w:rPr>
          <w:t>id-</w:t>
        </w:r>
        <w:r w:rsidR="00E27685">
          <w:rPr>
            <w:bCs/>
            <w:lang w:val="en-GB"/>
          </w:rPr>
          <w:t>o</w:t>
        </w:r>
        <w:r w:rsidRPr="007B522C">
          <w:rPr>
            <w:bCs/>
            <w:lang w:val="en-GB"/>
          </w:rPr>
          <w:t xml:space="preserve">cean </w:t>
        </w:r>
        <w:r w:rsidR="00E27685">
          <w:rPr>
            <w:bCs/>
            <w:lang w:val="en-GB"/>
          </w:rPr>
          <w:t>r</w:t>
        </w:r>
        <w:r w:rsidRPr="007B522C">
          <w:rPr>
            <w:bCs/>
            <w:lang w:val="en-GB"/>
          </w:rPr>
          <w:t>idge</w:t>
        </w:r>
      </w:ins>
      <w:del w:id="379" w:author="Charlotte Devitre" w:date="2024-08-05T16:38:00Z" w16du:dateUtc="2024-08-05T23:38:00Z">
        <w:r w:rsidRPr="007B522C">
          <w:rPr>
            <w:bCs/>
            <w:lang w:val="en-GB"/>
          </w:rPr>
          <w:delText>Mid-Ocean Ridge</w:delText>
        </w:r>
      </w:del>
      <w:r w:rsidRPr="007B522C">
        <w:rPr>
          <w:bCs/>
          <w:lang w:val="en-GB"/>
        </w:rPr>
        <w:t xml:space="preserv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w:t>
      </w:r>
      <w:ins w:id="380" w:author="Charlotte Devitre" w:date="2024-08-05T16:38:00Z" w16du:dateUtc="2024-08-05T23:38:00Z">
        <w:r w:rsidR="000C1665">
          <w:rPr>
            <w:bCs/>
            <w:lang w:val="en-GB"/>
          </w:rPr>
          <w:t>alkalic</w:t>
        </w:r>
      </w:ins>
      <w:del w:id="381" w:author="Charlotte Devitre" w:date="2024-08-05T16:38:00Z" w16du:dateUtc="2024-08-05T23:38:00Z">
        <w:r w:rsidRPr="007B522C">
          <w:rPr>
            <w:bCs/>
            <w:lang w:val="en-GB"/>
          </w:rPr>
          <w:delText>alkaline</w:delText>
        </w:r>
      </w:del>
      <w:r w:rsidRPr="007B522C">
        <w:rPr>
          <w:bCs/>
          <w:lang w:val="en-GB"/>
        </w:rPr>
        <w:t xml:space="preserve"> magmas (e.g., Canary Islands, Azores, Cabo Verde, </w:t>
      </w:r>
      <w:del w:id="382" w:author="Charlotte Devitre" w:date="2024-08-05T16:38:00Z" w16du:dateUtc="2024-08-05T23:38:00Z">
        <w:r w:rsidRPr="007B522C">
          <w:rPr>
            <w:bCs/>
            <w:lang w:val="en-GB"/>
          </w:rPr>
          <w:delText xml:space="preserve">Supporting </w:delText>
        </w:r>
      </w:del>
      <w:r w:rsidRPr="007B522C">
        <w:rPr>
          <w:bCs/>
          <w:lang w:val="en-GB"/>
        </w:rPr>
        <w:t xml:space="preserve">Fig. </w:t>
      </w:r>
      <w:ins w:id="383" w:author="Charlotte Devitre" w:date="2024-08-05T16:38:00Z" w16du:dateUtc="2024-08-05T23:38:00Z">
        <w:r w:rsidR="000C1665">
          <w:rPr>
            <w:bCs/>
            <w:lang w:val="en-GB"/>
          </w:rPr>
          <w:t>4</w:t>
        </w:r>
      </w:ins>
      <w:del w:id="384" w:author="Charlotte Devitre" w:date="2024-08-05T16:38:00Z" w16du:dateUtc="2024-08-05T23:38:00Z">
        <w:r w:rsidRPr="007B522C">
          <w:rPr>
            <w:bCs/>
            <w:lang w:val="en-GB"/>
          </w:rPr>
          <w:delText>S9</w:delText>
        </w:r>
      </w:del>
      <w:r w:rsidRPr="007B522C">
        <w:rPr>
          <w:bCs/>
          <w:lang w:val="en-GB"/>
        </w:rPr>
        <w:t xml:space="preserve">). This likely represents the lower melt extents in </w:t>
      </w:r>
      <w:ins w:id="385" w:author="Charlotte Devitre" w:date="2024-08-05T16:38:00Z" w16du:dateUtc="2024-08-05T23:38:00Z">
        <w:r w:rsidR="000C1665">
          <w:rPr>
            <w:bCs/>
            <w:lang w:val="en-GB"/>
          </w:rPr>
          <w:t>alkalic</w:t>
        </w:r>
      </w:ins>
      <w:del w:id="386" w:author="Charlotte Devitre" w:date="2024-08-05T16:38:00Z" w16du:dateUtc="2024-08-05T23:38:00Z">
        <w:r w:rsidRPr="007B522C">
          <w:rPr>
            <w:bCs/>
            <w:lang w:val="en-GB"/>
          </w:rPr>
          <w:delText>alkaline</w:delText>
        </w:r>
      </w:del>
      <w:r w:rsidRPr="007B522C">
        <w:rPr>
          <w:bCs/>
          <w:lang w:val="en-GB"/>
        </w:rPr>
        <w:t xml:space="preserve"> settings, and the possibility of more volatile-rich sources (e.g.,</w:t>
      </w:r>
      <w:r w:rsidR="00EE7A65">
        <w:rPr>
          <w:bCs/>
          <w:lang w:val="en-GB"/>
        </w:rPr>
        <w:t xml:space="preserve"> </w:t>
      </w:r>
      <w:ins w:id="387" w:author="Charlotte Devitre" w:date="2024-08-05T16:38:00Z" w16du:dateUtc="2024-08-05T23:38:00Z">
        <w:r w:rsidRPr="007B522C">
          <w:rPr>
            <w:bCs/>
            <w:lang w:val="en-GB"/>
          </w:rPr>
          <w:fldChar w:fldCharType="begin"/>
        </w:r>
        <w:r w:rsidR="00082014">
          <w:rPr>
            <w:bCs/>
            <w:lang w:val="en-GB"/>
          </w:rPr>
          <w:instrText xml:space="preserve"> ADDIN ZOTERO_ITEM CSL_CITATION {"citationID":"k8KiwCCe","properties":{"formattedCitation":"(DeVitre {\\i{}et al.}, 2023)","plainCitation":"(DeVitre et al., 2023)","dontUpdate":true,"noteIndex":0},"citationItems":[{"id":"arzDaMLZ/SgGNVSAo","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proofErr w:type="spellStart"/>
        <w:r w:rsidRPr="007B522C">
          <w:rPr>
            <w:bCs/>
          </w:rPr>
          <w:t>DeVitre</w:t>
        </w:r>
        <w:proofErr w:type="spellEnd"/>
        <w:r w:rsidRPr="007B522C">
          <w:rPr>
            <w:bCs/>
          </w:rPr>
          <w:t xml:space="preserve"> </w:t>
        </w:r>
        <w:r w:rsidRPr="007B522C">
          <w:rPr>
            <w:bCs/>
            <w:i/>
            <w:iCs/>
          </w:rPr>
          <w:t>et al.</w:t>
        </w:r>
        <w:r w:rsidRPr="007B522C">
          <w:rPr>
            <w:bCs/>
          </w:rPr>
          <w:t xml:space="preserve"> 2023)</w:t>
        </w:r>
        <w:r w:rsidRPr="007B522C">
          <w:fldChar w:fldCharType="end"/>
        </w:r>
      </w:ins>
      <w:del w:id="388" w:author="Charlotte Devitre" w:date="2024-08-05T16:38:00Z" w16du:dateUtc="2024-08-05T23:38:00Z">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del>
      <w:r w:rsidRPr="007B522C">
        <w:rPr>
          <w:bCs/>
          <w:lang w:val="en-GB"/>
        </w:rPr>
        <w:t xml:space="preserve">.  </w:t>
      </w:r>
      <w:ins w:id="389" w:author="Charlotte Devitre" w:date="2024-08-05T16:38:00Z" w16du:dateUtc="2024-08-05T23:38:00Z">
        <w:r w:rsidR="000C1665">
          <w:rPr>
            <w:bCs/>
            <w:lang w:val="en-GB"/>
          </w:rPr>
          <w:t>This observation</w:t>
        </w:r>
      </w:ins>
    </w:p>
    <w:p w14:paraId="10C6E9DF" w14:textId="76753EE0" w:rsidR="00B90F91" w:rsidRPr="007B522C" w:rsidRDefault="00B90F91" w:rsidP="00B90F91">
      <w:pPr>
        <w:pStyle w:val="Text"/>
        <w:spacing w:line="480" w:lineRule="auto"/>
        <w:jc w:val="both"/>
        <w:rPr>
          <w:bCs/>
          <w:lang w:val="en-GB"/>
        </w:rPr>
      </w:pPr>
      <w:del w:id="390" w:author="Charlotte Devitre" w:date="2024-08-05T16:38:00Z" w16du:dateUtc="2024-08-05T23:38:00Z">
        <w:r w:rsidRPr="007B522C">
          <w:rPr>
            <w:bCs/>
            <w:lang w:val="en-GB"/>
          </w:rPr>
          <w:delText xml:space="preserve">Thus, while </w:delText>
        </w:r>
        <w:r w:rsidR="001E7259">
          <w:rPr>
            <w:bCs/>
            <w:lang w:val="en-GB"/>
          </w:rPr>
          <w:delText>rapid-response</w:delText>
        </w:r>
        <w:r w:rsidRPr="007B522C">
          <w:rPr>
            <w:bCs/>
            <w:lang w:val="en-GB"/>
          </w:rPr>
          <w:delText xml:space="preserve"> </w:delText>
        </w:r>
        <w:r w:rsidR="00834561">
          <w:rPr>
            <w:bCs/>
            <w:lang w:val="en-GB"/>
          </w:rPr>
          <w:delText>fluid-inclusion</w:delText>
        </w:r>
        <w:r w:rsidRPr="007B522C">
          <w:rPr>
            <w:bCs/>
            <w:lang w:val="en-GB"/>
          </w:rPr>
          <w:delText xml:space="preserve"> barometry</w:delText>
        </w:r>
      </w:del>
      <w:r w:rsidRPr="007B522C">
        <w:rPr>
          <w:bCs/>
          <w:lang w:val="en-GB"/>
        </w:rPr>
        <w:t xml:space="preserve"> is </w:t>
      </w:r>
      <w:ins w:id="391" w:author="Charlotte Devitre" w:date="2024-08-05T16:38:00Z" w16du:dateUtc="2024-08-05T23:38:00Z">
        <w:r w:rsidR="000C1665">
          <w:rPr>
            <w:bCs/>
            <w:lang w:val="en-GB"/>
          </w:rPr>
          <w:t>useful when tackling different volcanoes</w:t>
        </w:r>
      </w:ins>
      <w:del w:id="392" w:author="Charlotte Devitre" w:date="2024-08-05T16:38:00Z" w16du:dateUtc="2024-08-05T23:38:00Z">
        <w:r w:rsidRPr="007B522C">
          <w:rPr>
            <w:bCs/>
            <w:lang w:val="en-GB"/>
          </w:rPr>
          <w:delText>highly applicable to active volcanic regions such as Hawai’i, Iceland, East African Rift, Galápagos, Réunion, Cabo Verde, and the Canary Islands, it is not appropriate</w:delText>
        </w:r>
      </w:del>
      <w:r w:rsidRPr="007B522C">
        <w:rPr>
          <w:bCs/>
          <w:lang w:val="en-GB"/>
        </w:rPr>
        <w:t xml:space="preserve"> in </w:t>
      </w:r>
      <w:ins w:id="393" w:author="Charlotte Devitre" w:date="2024-08-05T16:38:00Z" w16du:dateUtc="2024-08-05T23:38:00Z">
        <w:r w:rsidR="000C1665">
          <w:rPr>
            <w:bCs/>
            <w:lang w:val="en-GB"/>
          </w:rPr>
          <w:t>specific tectonic settings. For example, even if</w:t>
        </w:r>
      </w:ins>
      <w:del w:id="394" w:author="Charlotte Devitre" w:date="2024-08-05T16:38:00Z" w16du:dateUtc="2024-08-05T23:38:00Z">
        <w:r w:rsidRPr="007B522C">
          <w:rPr>
            <w:bCs/>
            <w:lang w:val="en-GB"/>
          </w:rPr>
          <w:delText>subduction zones such as Alaska, Kamchatka, or Central America. Interestingly, although</w:delText>
        </w:r>
      </w:del>
      <w:r w:rsidRPr="007B522C">
        <w:rPr>
          <w:bCs/>
          <w:lang w:val="en-GB"/>
        </w:rPr>
        <w:t xml:space="preserve"> there </w:t>
      </w:r>
      <w:ins w:id="395" w:author="Charlotte Devitre" w:date="2024-08-05T16:38:00Z" w16du:dateUtc="2024-08-05T23:38:00Z">
        <w:r w:rsidR="000C1665">
          <w:rPr>
            <w:bCs/>
            <w:lang w:val="en-GB"/>
          </w:rPr>
          <w:t>is no pre-exiting volatile</w:t>
        </w:r>
      </w:ins>
      <w:del w:id="396" w:author="Charlotte Devitre" w:date="2024-08-05T16:38:00Z" w16du:dateUtc="2024-08-05T23:38:00Z">
        <w:r w:rsidRPr="007B522C">
          <w:rPr>
            <w:bCs/>
            <w:lang w:val="en-GB"/>
          </w:rPr>
          <w:delText>are only two studies with Raman</w:delText>
        </w:r>
      </w:del>
      <w:r w:rsidRPr="007B522C">
        <w:rPr>
          <w:bCs/>
          <w:lang w:val="en-GB"/>
        </w:rPr>
        <w:t xml:space="preserve"> data </w:t>
      </w:r>
      <w:ins w:id="397" w:author="Charlotte Devitre" w:date="2024-08-05T16:38:00Z" w16du:dateUtc="2024-08-05T23:38:00Z">
        <w:r w:rsidR="000C1665">
          <w:rPr>
            <w:bCs/>
            <w:lang w:val="en-GB"/>
          </w:rPr>
          <w:t xml:space="preserve">for a specific volcano </w:t>
        </w:r>
      </w:ins>
      <w:r w:rsidRPr="007B522C">
        <w:rPr>
          <w:bCs/>
          <w:lang w:val="en-GB"/>
        </w:rPr>
        <w:t xml:space="preserve">in </w:t>
      </w:r>
      <w:ins w:id="398" w:author="Charlotte Devitre" w:date="2024-08-05T16:38:00Z" w16du:dateUtc="2024-08-05T23:38:00Z">
        <w:r w:rsidR="000C1665">
          <w:rPr>
            <w:bCs/>
            <w:lang w:val="en-GB"/>
          </w:rPr>
          <w:t xml:space="preserve">an OIB setting, a first approximation of the expected </w:t>
        </w:r>
      </w:ins>
      <w:del w:id="399" w:author="Charlotte Devitre" w:date="2024-08-05T16:38:00Z" w16du:dateUtc="2024-08-05T23:38:00Z">
        <w:r w:rsidRPr="007B522C">
          <w:rPr>
            <w:bCs/>
            <w:lang w:val="en-GB"/>
          </w:rPr>
          <w:delText>the Cascade</w:delText>
        </w:r>
        <w:r w:rsidR="00EE7A65">
          <w:rPr>
            <w:bCs/>
            <w:lang w:val="en-GB"/>
          </w:rPr>
          <w:delText>s</w:delText>
        </w:r>
        <w:r w:rsidRPr="007B522C">
          <w:rPr>
            <w:bCs/>
            <w:lang w:val="en-GB"/>
          </w:rPr>
          <w:delText xml:space="preserve"> arc </w:delText>
        </w:r>
        <w:r w:rsidRPr="007B522C">
          <w:rPr>
            <w:bCs/>
            <w:lang w:val="en-GB"/>
          </w:rPr>
          <w:fldChar w:fldCharType="begin"/>
        </w:r>
        <w:r w:rsidR="00C3296A">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2016; Venugopal </w:delText>
        </w:r>
        <w:r w:rsidR="00C3296A" w:rsidRPr="00C3296A">
          <w:rPr>
            <w:i/>
            <w:iCs/>
          </w:rPr>
          <w:delText>et al.</w:delText>
        </w:r>
        <w:r w:rsidR="00C3296A" w:rsidRPr="00C3296A">
          <w:delText>, 2020)</w:delText>
        </w:r>
        <w:r w:rsidRPr="007B522C">
          <w:fldChar w:fldCharType="end"/>
        </w:r>
        <w:r w:rsidRPr="007B522C">
          <w:rPr>
            <w:bCs/>
            <w:lang w:val="en-GB"/>
          </w:rPr>
          <w:delText>, the</w:delText>
        </w:r>
        <w:r w:rsidR="00EE7A65">
          <w:rPr>
            <w:bCs/>
            <w:lang w:val="en-GB"/>
          </w:rPr>
          <w:delText xml:space="preserve"> inclusions with</w:delText>
        </w:r>
        <w:r w:rsidRPr="007B522C">
          <w:rPr>
            <w:bCs/>
            <w:lang w:val="en-GB"/>
          </w:rPr>
          <w:delText xml:space="preserve"> highest pressure</w:delText>
        </w:r>
        <w:r w:rsidR="00EE7A65">
          <w:rPr>
            <w:bCs/>
            <w:lang w:val="en-GB"/>
          </w:rPr>
          <w:delText>s</w:delText>
        </w:r>
        <w:r w:rsidRPr="007B522C">
          <w:rPr>
            <w:bCs/>
            <w:lang w:val="en-GB"/>
          </w:rPr>
          <w:delText xml:space="preserve"> have</w:delText>
        </w:r>
      </w:del>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ins w:id="400" w:author="Charlotte Devitre" w:date="2024-08-05T16:38:00Z" w16du:dateUtc="2024-08-05T23:38:00Z">
        <w:r w:rsidR="000C1665">
          <w:rPr>
            <w:bCs/>
            <w:iCs/>
            <w:lang w:val="en-GB"/>
          </w:rPr>
          <w:t xml:space="preserve">can be made from this compilation and </w:t>
        </w:r>
      </w:ins>
      <w:del w:id="401" w:author="Charlotte Devitre" w:date="2024-08-05T16:38:00Z" w16du:dateUtc="2024-08-05T23:38:00Z">
        <w:r w:rsidRPr="007B522C">
          <w:rPr>
            <w:bCs/>
            <w:lang w:val="en-GB"/>
          </w:rPr>
          <w:delText xml:space="preserve">values &lt;0.2. This may indicate that in dryer subduction zones, </w:delText>
        </w:r>
        <w:r w:rsidR="00834561">
          <w:rPr>
            <w:bCs/>
            <w:lang w:val="en-GB"/>
          </w:rPr>
          <w:delText>fluid-inclusion</w:delText>
        </w:r>
        <w:r w:rsidRPr="007B522C">
          <w:rPr>
            <w:bCs/>
            <w:lang w:val="en-GB"/>
          </w:rPr>
          <w:delText xml:space="preserve">s may have </w:delText>
        </w:r>
      </w:del>
      <w:r w:rsidRPr="007B522C">
        <w:rPr>
          <w:bCs/>
          <w:lang w:val="en-GB"/>
        </w:rPr>
        <w:t xml:space="preserve">some </w:t>
      </w:r>
      <w:ins w:id="402" w:author="Charlotte Devitre" w:date="2024-08-05T16:38:00Z" w16du:dateUtc="2024-08-05T23:38:00Z">
        <w:r w:rsidR="000C1665">
          <w:rPr>
            <w:bCs/>
            <w:iCs/>
            <w:lang w:val="en-GB"/>
          </w:rPr>
          <w:t xml:space="preserve">knowledge of the chemistry of the erupted magma. One could fit a general polynomial for an alkalic or tholeiitic OIB type magma </w:t>
        </w:r>
        <w:r w:rsidR="00C42E98">
          <w:rPr>
            <w:bCs/>
            <w:iCs/>
            <w:lang w:val="en-GB"/>
          </w:rPr>
          <w:t>and perform a reasonable correction on fluid inclusion pressures</w:t>
        </w:r>
      </w:ins>
      <w:del w:id="403" w:author="Charlotte Devitre" w:date="2024-08-05T16:38:00Z" w16du:dateUtc="2024-08-05T23:38:00Z">
        <w:r w:rsidRPr="007B522C">
          <w:rPr>
            <w:bCs/>
            <w:lang w:val="en-GB"/>
          </w:rPr>
          <w:delText>utility for the most mafic, CO</w:delText>
        </w:r>
        <w:r w:rsidRPr="007B522C">
          <w:rPr>
            <w:bCs/>
            <w:vertAlign w:val="subscript"/>
            <w:lang w:val="en-GB"/>
          </w:rPr>
          <w:delText>2</w:delText>
        </w:r>
        <w:r w:rsidRPr="007B522C">
          <w:rPr>
            <w:bCs/>
            <w:lang w:val="en-GB"/>
          </w:rPr>
          <w:delText>-rich magmas</w:delText>
        </w:r>
      </w:del>
      <w:r w:rsidRPr="007B522C">
        <w:rPr>
          <w:bCs/>
          <w:lang w:val="en-GB"/>
        </w:rPr>
        <w:t xml:space="preserve">. </w:t>
      </w:r>
    </w:p>
    <w:p w14:paraId="3AEDE879" w14:textId="7743C671" w:rsidR="000C1665" w:rsidRDefault="00D667A5" w:rsidP="000C1665">
      <w:pPr>
        <w:pStyle w:val="Text"/>
        <w:spacing w:line="480" w:lineRule="auto"/>
        <w:ind w:firstLine="0"/>
        <w:jc w:val="both"/>
        <w:rPr>
          <w:ins w:id="404" w:author="Charlotte Devitre" w:date="2024-08-05T16:38:00Z" w16du:dateUtc="2024-08-05T23:38:00Z"/>
          <w:bCs/>
          <w:lang w:val="en-GB"/>
        </w:rPr>
      </w:pPr>
      <w:ins w:id="405" w:author="Charlotte Devitre" w:date="2024-08-05T16:38:00Z" w16du:dateUtc="2024-08-05T23:38:00Z">
        <w:r w:rsidRPr="00D667A5">
          <w:rPr>
            <w:bCs/>
            <w:noProof/>
            <w:lang w:val="en-GB"/>
          </w:rPr>
          <w:drawing>
            <wp:inline distT="0" distB="0" distL="0" distR="0" wp14:anchorId="7E20D83B" wp14:editId="57121C0F">
              <wp:extent cx="3774332" cy="4894401"/>
              <wp:effectExtent l="0" t="0" r="0" b="0"/>
              <wp:docPr id="562076455" name="Picture 1"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76455" name="Picture 1" descr="A diagram of different types of gas&#10;&#10;Description automatically generated with medium confidence"/>
                      <pic:cNvPicPr/>
                    </pic:nvPicPr>
                    <pic:blipFill>
                      <a:blip r:embed="rId20"/>
                      <a:stretch>
                        <a:fillRect/>
                      </a:stretch>
                    </pic:blipFill>
                    <pic:spPr>
                      <a:xfrm>
                        <a:off x="0" y="0"/>
                        <a:ext cx="3834413" cy="4972312"/>
                      </a:xfrm>
                      <a:prstGeom prst="rect">
                        <a:avLst/>
                      </a:prstGeom>
                    </pic:spPr>
                  </pic:pic>
                </a:graphicData>
              </a:graphic>
            </wp:inline>
          </w:drawing>
        </w:r>
      </w:ins>
    </w:p>
    <w:p w14:paraId="593F2689" w14:textId="69C58EB7" w:rsidR="000C1665" w:rsidRDefault="000C1665" w:rsidP="000C1665">
      <w:pPr>
        <w:pStyle w:val="Text"/>
        <w:spacing w:line="480" w:lineRule="auto"/>
        <w:ind w:firstLine="0"/>
        <w:jc w:val="both"/>
        <w:rPr>
          <w:ins w:id="406" w:author="Charlotte Devitre" w:date="2024-08-05T16:38:00Z" w16du:dateUtc="2024-08-05T23:38:00Z"/>
          <w:bCs/>
          <w:lang w:val="en-GB"/>
        </w:rPr>
      </w:pPr>
      <w:ins w:id="407" w:author="Charlotte Devitre" w:date="2024-08-05T16:38:00Z" w16du:dateUtc="2024-08-05T23:38:00Z">
        <w:r w:rsidRPr="007B522C">
          <w:rPr>
            <w:bCs/>
            <w:i/>
            <w:iCs/>
            <w:lang w:val="en-GB"/>
          </w:rPr>
          <w:t>Figure</w:t>
        </w:r>
        <w:r w:rsidR="00082014">
          <w:rPr>
            <w:bCs/>
            <w:i/>
            <w:iCs/>
            <w:lang w:val="en-GB"/>
          </w:rPr>
          <w:t xml:space="preserve"> 4</w:t>
        </w:r>
        <w:r w:rsidRPr="007B522C">
          <w:rPr>
            <w:bCs/>
            <w:i/>
            <w:iCs/>
            <w:lang w:val="en-GB"/>
          </w:rPr>
          <w:t xml:space="preserve">. </w:t>
        </w:r>
        <w:r w:rsidRPr="000C1665">
          <w:rPr>
            <w:b/>
            <w:i/>
            <w:iCs/>
          </w:rPr>
          <w:t xml:space="preserve">TAS diagram (a) and pressure vs </w:t>
        </w:r>
      </w:ins>
      <m:oMath>
        <m:sSub>
          <m:sSubPr>
            <m:ctrlPr>
              <w:ins w:id="408" w:author="Charlotte Devitre" w:date="2024-08-05T16:38:00Z" w16du:dateUtc="2024-08-05T23:38:00Z">
                <w:rPr>
                  <w:rFonts w:ascii="Cambria Math" w:hAnsi="Cambria Math"/>
                  <w:b/>
                  <w:i/>
                  <w:iCs/>
                  <w:lang w:val="en-GB"/>
                </w:rPr>
              </w:ins>
            </m:ctrlPr>
          </m:sSubPr>
          <m:e>
            <m:r>
              <w:ins w:id="409" w:author="Charlotte Devitre" w:date="2024-08-05T16:38:00Z" w16du:dateUtc="2024-08-05T23:38:00Z">
                <m:rPr>
                  <m:sty m:val="bi"/>
                </m:rPr>
                <w:rPr>
                  <w:rFonts w:ascii="Cambria Math" w:hAnsi="Cambria Math"/>
                  <w:lang w:val="en-GB"/>
                </w:rPr>
                <m:t>X</m:t>
              </w:ins>
            </m:r>
          </m:e>
          <m:sub>
            <m:sSub>
              <m:sSubPr>
                <m:ctrlPr>
                  <w:ins w:id="410" w:author="Charlotte Devitre" w:date="2024-08-05T16:38:00Z" w16du:dateUtc="2024-08-05T23:38:00Z">
                    <w:rPr>
                      <w:rFonts w:ascii="Cambria Math" w:hAnsi="Cambria Math"/>
                      <w:b/>
                      <w:i/>
                      <w:iCs/>
                      <w:lang w:val="en-GB"/>
                    </w:rPr>
                  </w:ins>
                </m:ctrlPr>
              </m:sSubPr>
              <m:e>
                <m:r>
                  <w:ins w:id="411" w:author="Charlotte Devitre" w:date="2024-08-05T16:38:00Z" w16du:dateUtc="2024-08-05T23:38:00Z">
                    <m:rPr>
                      <m:sty m:val="bi"/>
                    </m:rPr>
                    <w:rPr>
                      <w:rFonts w:ascii="Cambria Math" w:hAnsi="Cambria Math"/>
                      <w:lang w:val="en-GB"/>
                    </w:rPr>
                    <m:t>H</m:t>
                  </w:ins>
                </m:r>
              </m:e>
              <m:sub>
                <m:r>
                  <w:ins w:id="412" w:author="Charlotte Devitre" w:date="2024-08-05T16:38:00Z" w16du:dateUtc="2024-08-05T23:38:00Z">
                    <m:rPr>
                      <m:sty m:val="bi"/>
                    </m:rPr>
                    <w:rPr>
                      <w:rFonts w:ascii="Cambria Math" w:hAnsi="Cambria Math"/>
                      <w:lang w:val="en-GB"/>
                    </w:rPr>
                    <m:t>2</m:t>
                  </w:ins>
                </m:r>
              </m:sub>
            </m:sSub>
            <m:r>
              <w:ins w:id="413" w:author="Charlotte Devitre" w:date="2024-08-05T16:38:00Z" w16du:dateUtc="2024-08-05T23:38:00Z">
                <m:rPr>
                  <m:sty m:val="bi"/>
                </m:rPr>
                <w:rPr>
                  <w:rFonts w:ascii="Cambria Math" w:hAnsi="Cambria Math"/>
                  <w:lang w:val="en-GB"/>
                </w:rPr>
                <m:t>O</m:t>
              </w:ins>
            </m:r>
          </m:sub>
        </m:sSub>
      </m:oMath>
      <w:ins w:id="414" w:author="Charlotte Devitre" w:date="2024-08-05T16:38:00Z" w16du:dateUtc="2024-08-05T23:38:00Z">
        <w:r w:rsidRPr="000C1665">
          <w:rPr>
            <w:b/>
            <w:i/>
            <w:iCs/>
            <w:lang w:val="en-GB"/>
          </w:rPr>
          <w:t xml:space="preserve"> </w:t>
        </w:r>
        <w:r w:rsidRPr="000C1665">
          <w:rPr>
            <w:b/>
            <w:i/>
            <w:iCs/>
          </w:rPr>
          <w:t xml:space="preserve"> for tholeiitic and alkalic ocean island volcanoes.</w:t>
        </w:r>
        <w:r>
          <w:rPr>
            <w:bCs/>
            <w:i/>
            <w:iCs/>
          </w:rPr>
          <w:t xml:space="preserve"> </w:t>
        </w:r>
      </w:ins>
    </w:p>
    <w:p w14:paraId="15FF1E53" w14:textId="1B000DA3" w:rsidR="000C1665" w:rsidRDefault="000C1665" w:rsidP="000C1665">
      <w:pPr>
        <w:pStyle w:val="Text"/>
        <w:spacing w:line="480" w:lineRule="auto"/>
        <w:jc w:val="both"/>
        <w:rPr>
          <w:ins w:id="415" w:author="Charlotte Devitre" w:date="2024-08-05T16:38:00Z" w16du:dateUtc="2024-08-05T23:38:00Z"/>
          <w:bCs/>
          <w:lang w:val="en-GB"/>
        </w:rPr>
      </w:pPr>
      <w:ins w:id="416" w:author="Charlotte Devitre" w:date="2024-08-05T16:38:00Z" w16du:dateUtc="2024-08-05T23:38:00Z">
        <w:r w:rsidRPr="007B522C">
          <w:rPr>
            <w:bCs/>
            <w:lang w:val="en-GB"/>
          </w:rPr>
          <w:t xml:space="preserve">Thus, while </w:t>
        </w:r>
        <w:r>
          <w:rPr>
            <w:bCs/>
            <w:lang w:val="en-GB"/>
          </w:rPr>
          <w:t>rapid-response</w:t>
        </w:r>
        <w:r w:rsidRPr="007B522C">
          <w:rPr>
            <w:bCs/>
            <w:lang w:val="en-GB"/>
          </w:rPr>
          <w:t xml:space="preserve"> </w:t>
        </w:r>
        <w:r>
          <w:rPr>
            <w:bCs/>
            <w:lang w:val="en-GB"/>
          </w:rPr>
          <w:t>fluid inclusion</w:t>
        </w:r>
        <w:r w:rsidRPr="007B522C">
          <w:rPr>
            <w:bCs/>
            <w:lang w:val="en-GB"/>
          </w:rPr>
          <w:t xml:space="preserve"> barometry is highly applicable to active volcanic regions such as Hawai’i, Iceland, East African Rift, Galápagos, Réunion, Cabo Verde, and the Canary Islands</w:t>
        </w:r>
        <w:r w:rsidR="00082014">
          <w:rPr>
            <w:bCs/>
            <w:lang w:val="en-GB"/>
          </w:rPr>
          <w:t xml:space="preserve"> (Fig. 5)</w:t>
        </w:r>
        <w:r w:rsidRPr="007B522C">
          <w:rPr>
            <w:bCs/>
            <w:lang w:val="en-GB"/>
          </w:rPr>
          <w:t xml:space="preserve">, it is not appropriate in subduction zones such as </w:t>
        </w:r>
        <w:r w:rsidRPr="007B522C">
          <w:rPr>
            <w:bCs/>
            <w:lang w:val="en-GB"/>
          </w:rPr>
          <w:lastRenderedPageBreak/>
          <w:t>Alaska, Kamchatka, or Central America. Interestingly, although there are only two studies with Raman data in the Cascade</w:t>
        </w:r>
        <w:r>
          <w:rPr>
            <w:bCs/>
            <w:lang w:val="en-GB"/>
          </w:rPr>
          <w:t>s</w:t>
        </w:r>
        <w:r w:rsidRPr="007B522C">
          <w:rPr>
            <w:bCs/>
            <w:lang w:val="en-GB"/>
          </w:rPr>
          <w:t xml:space="preserve"> </w:t>
        </w:r>
        <w:r w:rsidRPr="007B522C">
          <w:rPr>
            <w:bCs/>
            <w:lang w:val="en-GB"/>
          </w:rPr>
          <w:fldChar w:fldCharType="begin"/>
        </w:r>
        <w:r w:rsidR="00082014">
          <w:rPr>
            <w:bCs/>
            <w:lang w:val="en-GB"/>
          </w:rPr>
          <w:instrText xml:space="preserve"> ADDIN ZOTERO_ITEM CSL_CITATION {"citationID":"JfE1dbNN","properties":{"formattedCitation":"(Aster {\\i{}et al.}, 2016; Venugopal {\\i{}et al.}, 2020)","plainCitation":"(Aster et al., 2016; Venugopal et al., 2020)","noteIndex":0},"citationItems":[{"id":"arzDaMLZ/nfNOCBDn","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arzDaMLZ/MXwsbqoz","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Pr="00C3296A">
          <w:t xml:space="preserve">(Aster </w:t>
        </w:r>
        <w:r w:rsidRPr="00C3296A">
          <w:rPr>
            <w:i/>
            <w:iCs/>
          </w:rPr>
          <w:t>et al.</w:t>
        </w:r>
        <w:r w:rsidRPr="00C3296A">
          <w:t xml:space="preserve">, 2016; Venugopal </w:t>
        </w:r>
        <w:r w:rsidRPr="00C3296A">
          <w:rPr>
            <w:i/>
            <w:iCs/>
          </w:rPr>
          <w:t>et al.</w:t>
        </w:r>
        <w:r w:rsidRPr="00C3296A">
          <w:t>, 2020)</w:t>
        </w:r>
        <w:r w:rsidRPr="007B522C">
          <w:fldChar w:fldCharType="end"/>
        </w:r>
        <w:r w:rsidRPr="007B522C">
          <w:rPr>
            <w:bCs/>
            <w:lang w:val="en-GB"/>
          </w:rPr>
          <w:t>, the</w:t>
        </w:r>
        <w:r>
          <w:rPr>
            <w:bCs/>
            <w:lang w:val="en-GB"/>
          </w:rPr>
          <w:t xml:space="preserve"> inclusions with</w:t>
        </w:r>
        <w:r w:rsidRPr="007B522C">
          <w:rPr>
            <w:bCs/>
            <w:lang w:val="en-GB"/>
          </w:rPr>
          <w:t xml:space="preserve"> highest pressure</w:t>
        </w:r>
        <w:r>
          <w:rPr>
            <w:bCs/>
            <w:lang w:val="en-GB"/>
          </w:rPr>
          <w:t>s</w:t>
        </w:r>
        <w:r w:rsidRPr="007B522C">
          <w:rPr>
            <w:bCs/>
            <w:lang w:val="en-GB"/>
          </w:rPr>
          <w:t xml:space="preserve"> have </w:t>
        </w:r>
      </w:ins>
      <m:oMath>
        <m:sSub>
          <m:sSubPr>
            <m:ctrlPr>
              <w:ins w:id="417" w:author="Charlotte Devitre" w:date="2024-08-05T16:38:00Z" w16du:dateUtc="2024-08-05T23:38:00Z">
                <w:rPr>
                  <w:rFonts w:ascii="Cambria Math" w:hAnsi="Cambria Math"/>
                  <w:bCs/>
                  <w:iCs/>
                  <w:lang w:val="en-GB"/>
                </w:rPr>
              </w:ins>
            </m:ctrlPr>
          </m:sSubPr>
          <m:e>
            <m:r>
              <w:ins w:id="418" w:author="Charlotte Devitre" w:date="2024-08-05T16:38:00Z" w16du:dateUtc="2024-08-05T23:38:00Z">
                <m:rPr>
                  <m:sty m:val="p"/>
                </m:rPr>
                <w:rPr>
                  <w:rFonts w:ascii="Cambria Math" w:hAnsi="Cambria Math"/>
                  <w:lang w:val="en-GB"/>
                </w:rPr>
                <m:t>X</m:t>
              </w:ins>
            </m:r>
          </m:e>
          <m:sub>
            <m:sSub>
              <m:sSubPr>
                <m:ctrlPr>
                  <w:ins w:id="419" w:author="Charlotte Devitre" w:date="2024-08-05T16:38:00Z" w16du:dateUtc="2024-08-05T23:38:00Z">
                    <w:rPr>
                      <w:rFonts w:ascii="Cambria Math" w:hAnsi="Cambria Math"/>
                      <w:bCs/>
                      <w:iCs/>
                      <w:lang w:val="en-GB"/>
                    </w:rPr>
                  </w:ins>
                </m:ctrlPr>
              </m:sSubPr>
              <m:e>
                <m:r>
                  <w:ins w:id="420" w:author="Charlotte Devitre" w:date="2024-08-05T16:38:00Z" w16du:dateUtc="2024-08-05T23:38:00Z">
                    <m:rPr>
                      <m:sty m:val="p"/>
                    </m:rPr>
                    <w:rPr>
                      <w:rFonts w:ascii="Cambria Math" w:hAnsi="Cambria Math"/>
                      <w:lang w:val="en-GB"/>
                    </w:rPr>
                    <m:t>H</m:t>
                  </w:ins>
                </m:r>
              </m:e>
              <m:sub>
                <m:r>
                  <w:ins w:id="421" w:author="Charlotte Devitre" w:date="2024-08-05T16:38:00Z" w16du:dateUtc="2024-08-05T23:38:00Z">
                    <m:rPr>
                      <m:sty m:val="p"/>
                    </m:rPr>
                    <w:rPr>
                      <w:rFonts w:ascii="Cambria Math" w:hAnsi="Cambria Math"/>
                      <w:lang w:val="en-GB"/>
                    </w:rPr>
                    <m:t>2</m:t>
                  </w:ins>
                </m:r>
              </m:sub>
            </m:sSub>
            <m:r>
              <w:ins w:id="422" w:author="Charlotte Devitre" w:date="2024-08-05T16:38:00Z" w16du:dateUtc="2024-08-05T23:38:00Z">
                <m:rPr>
                  <m:sty m:val="p"/>
                </m:rPr>
                <w:rPr>
                  <w:rFonts w:ascii="Cambria Math" w:hAnsi="Cambria Math"/>
                  <w:lang w:val="en-GB"/>
                </w:rPr>
                <m:t>O</m:t>
              </w:ins>
            </m:r>
          </m:sub>
        </m:sSub>
      </m:oMath>
      <w:ins w:id="423" w:author="Charlotte Devitre" w:date="2024-08-05T16:38:00Z" w16du:dateUtc="2024-08-05T23:38:00Z">
        <w:r w:rsidRPr="007B522C">
          <w:rPr>
            <w:bCs/>
            <w:lang w:val="en-GB"/>
          </w:rPr>
          <w:t xml:space="preserve"> values &lt;0.2. This may indicate that in dr</w:t>
        </w:r>
        <w:proofErr w:type="spellStart"/>
        <w:r>
          <w:rPr>
            <w:bCs/>
            <w:lang w:val="en-GB"/>
          </w:rPr>
          <w:t>i</w:t>
        </w:r>
        <w:r w:rsidRPr="007B522C">
          <w:rPr>
            <w:bCs/>
            <w:lang w:val="en-GB"/>
          </w:rPr>
          <w:t>er</w:t>
        </w:r>
        <w:proofErr w:type="spellEnd"/>
        <w:r w:rsidRPr="007B522C">
          <w:rPr>
            <w:bCs/>
            <w:lang w:val="en-GB"/>
          </w:rPr>
          <w:t xml:space="preserve"> subduction zones, </w:t>
        </w:r>
        <w:r>
          <w:rPr>
            <w:bCs/>
            <w:lang w:val="en-GB"/>
          </w:rPr>
          <w:t>fluid inclusion</w:t>
        </w:r>
        <w:r w:rsidRPr="007B522C">
          <w:rPr>
            <w:bCs/>
            <w:lang w:val="en-GB"/>
          </w:rPr>
          <w:t>s may have some utility for the most mafic, CO</w:t>
        </w:r>
        <w:r w:rsidRPr="007B522C">
          <w:rPr>
            <w:bCs/>
            <w:vertAlign w:val="subscript"/>
            <w:lang w:val="en-GB"/>
          </w:rPr>
          <w:t>2</w:t>
        </w:r>
        <w:r w:rsidRPr="007B522C">
          <w:rPr>
            <w:bCs/>
            <w:lang w:val="en-GB"/>
          </w:rPr>
          <w:t>-rich magmas.</w:t>
        </w:r>
      </w:ins>
    </w:p>
    <w:p w14:paraId="2C8B0EC5" w14:textId="77777777" w:rsidR="00082014" w:rsidRDefault="00082014" w:rsidP="00082014">
      <w:pPr>
        <w:pStyle w:val="Text"/>
        <w:spacing w:line="480" w:lineRule="auto"/>
        <w:ind w:firstLine="0"/>
        <w:jc w:val="both"/>
        <w:rPr>
          <w:ins w:id="424" w:author="Charlotte Devitre" w:date="2024-08-05T16:38:00Z" w16du:dateUtc="2024-08-05T23:38:00Z"/>
          <w:bCs/>
          <w:lang w:val="en-GB"/>
        </w:rPr>
      </w:pPr>
    </w:p>
    <w:p w14:paraId="604088E8" w14:textId="0ADB18D9" w:rsidR="00082014" w:rsidRDefault="00082014" w:rsidP="00082014">
      <w:pPr>
        <w:pStyle w:val="Text"/>
        <w:spacing w:line="480" w:lineRule="auto"/>
        <w:ind w:firstLine="0"/>
        <w:jc w:val="both"/>
        <w:rPr>
          <w:ins w:id="425" w:author="Charlotte Devitre" w:date="2024-08-05T16:38:00Z" w16du:dateUtc="2024-08-05T23:38:00Z"/>
          <w:bCs/>
          <w:lang w:val="en-GB"/>
        </w:rPr>
      </w:pPr>
      <w:ins w:id="426" w:author="Charlotte Devitre" w:date="2024-08-05T16:38:00Z" w16du:dateUtc="2024-08-05T23:38:00Z">
        <w:r w:rsidRPr="00082014">
          <w:rPr>
            <w:bCs/>
            <w:noProof/>
            <w:lang w:val="en-GB"/>
          </w:rPr>
          <w:drawing>
            <wp:inline distT="0" distB="0" distL="0" distR="0" wp14:anchorId="1254F807" wp14:editId="6A5C0002">
              <wp:extent cx="5486400" cy="4567555"/>
              <wp:effectExtent l="0" t="0" r="0" b="4445"/>
              <wp:docPr id="1492470177"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70177" name="Picture 1" descr="A group of graphs showing different types of pressure&#10;&#10;Description automatically generated"/>
                      <pic:cNvPicPr/>
                    </pic:nvPicPr>
                    <pic:blipFill>
                      <a:blip r:embed="rId21"/>
                      <a:stretch>
                        <a:fillRect/>
                      </a:stretch>
                    </pic:blipFill>
                    <pic:spPr>
                      <a:xfrm>
                        <a:off x="0" y="0"/>
                        <a:ext cx="5486400" cy="4567555"/>
                      </a:xfrm>
                      <a:prstGeom prst="rect">
                        <a:avLst/>
                      </a:prstGeom>
                    </pic:spPr>
                  </pic:pic>
                </a:graphicData>
              </a:graphic>
            </wp:inline>
          </w:drawing>
        </w:r>
      </w:ins>
    </w:p>
    <w:p w14:paraId="521EF043" w14:textId="3B730416" w:rsidR="00082014" w:rsidRDefault="00082014" w:rsidP="00082014">
      <w:pPr>
        <w:pStyle w:val="Text"/>
        <w:spacing w:line="480" w:lineRule="auto"/>
        <w:ind w:firstLine="0"/>
        <w:jc w:val="both"/>
        <w:rPr>
          <w:ins w:id="427" w:author="Charlotte Devitre" w:date="2024-08-05T16:38:00Z" w16du:dateUtc="2024-08-05T23:38:00Z"/>
          <w:bCs/>
          <w:lang w:val="en-GB"/>
        </w:rPr>
      </w:pPr>
      <w:ins w:id="428" w:author="Charlotte Devitre" w:date="2024-08-05T16:38:00Z" w16du:dateUtc="2024-08-05T23:38:00Z">
        <w:r w:rsidRPr="007B522C">
          <w:rPr>
            <w:bCs/>
            <w:i/>
            <w:iCs/>
            <w:lang w:val="en-GB"/>
          </w:rPr>
          <w:t>Figure</w:t>
        </w:r>
        <w:r>
          <w:rPr>
            <w:bCs/>
            <w:i/>
            <w:iCs/>
            <w:lang w:val="en-GB"/>
          </w:rPr>
          <w:t xml:space="preserve"> 5</w:t>
        </w:r>
        <w:r w:rsidRPr="007B522C">
          <w:rPr>
            <w:bCs/>
            <w:i/>
            <w:iCs/>
            <w:lang w:val="en-GB"/>
          </w:rPr>
          <w:t xml:space="preserve">. </w:t>
        </w:r>
        <w:r>
          <w:rPr>
            <w:b/>
            <w:i/>
            <w:iCs/>
          </w:rPr>
          <w:t>Pressure</w:t>
        </w:r>
        <w:r w:rsidRPr="000C1665">
          <w:rPr>
            <w:b/>
            <w:i/>
            <w:iCs/>
          </w:rPr>
          <w:t xml:space="preserve"> vs </w:t>
        </w:r>
      </w:ins>
      <m:oMath>
        <m:sSub>
          <m:sSubPr>
            <m:ctrlPr>
              <w:ins w:id="429" w:author="Charlotte Devitre" w:date="2024-08-05T16:38:00Z" w16du:dateUtc="2024-08-05T23:38:00Z">
                <w:rPr>
                  <w:rFonts w:ascii="Cambria Math" w:hAnsi="Cambria Math"/>
                  <w:b/>
                  <w:i/>
                  <w:iCs/>
                  <w:lang w:val="en-GB"/>
                </w:rPr>
              </w:ins>
            </m:ctrlPr>
          </m:sSubPr>
          <m:e>
            <m:r>
              <w:ins w:id="430" w:author="Charlotte Devitre" w:date="2024-08-05T16:38:00Z" w16du:dateUtc="2024-08-05T23:38:00Z">
                <m:rPr>
                  <m:sty m:val="bi"/>
                </m:rPr>
                <w:rPr>
                  <w:rFonts w:ascii="Cambria Math" w:hAnsi="Cambria Math"/>
                  <w:lang w:val="en-GB"/>
                </w:rPr>
                <m:t>X</m:t>
              </w:ins>
            </m:r>
          </m:e>
          <m:sub>
            <m:sSub>
              <m:sSubPr>
                <m:ctrlPr>
                  <w:ins w:id="431" w:author="Charlotte Devitre" w:date="2024-08-05T16:38:00Z" w16du:dateUtc="2024-08-05T23:38:00Z">
                    <w:rPr>
                      <w:rFonts w:ascii="Cambria Math" w:hAnsi="Cambria Math"/>
                      <w:b/>
                      <w:i/>
                      <w:iCs/>
                      <w:lang w:val="en-GB"/>
                    </w:rPr>
                  </w:ins>
                </m:ctrlPr>
              </m:sSubPr>
              <m:e>
                <m:r>
                  <w:ins w:id="432" w:author="Charlotte Devitre" w:date="2024-08-05T16:38:00Z" w16du:dateUtc="2024-08-05T23:38:00Z">
                    <m:rPr>
                      <m:sty m:val="bi"/>
                    </m:rPr>
                    <w:rPr>
                      <w:rFonts w:ascii="Cambria Math" w:hAnsi="Cambria Math"/>
                      <w:lang w:val="en-GB"/>
                    </w:rPr>
                    <m:t>H</m:t>
                  </w:ins>
                </m:r>
              </m:e>
              <m:sub>
                <m:r>
                  <w:ins w:id="433" w:author="Charlotte Devitre" w:date="2024-08-05T16:38:00Z" w16du:dateUtc="2024-08-05T23:38:00Z">
                    <m:rPr>
                      <m:sty m:val="bi"/>
                    </m:rPr>
                    <w:rPr>
                      <w:rFonts w:ascii="Cambria Math" w:hAnsi="Cambria Math"/>
                      <w:lang w:val="en-GB"/>
                    </w:rPr>
                    <m:t>2</m:t>
                  </w:ins>
                </m:r>
              </m:sub>
            </m:sSub>
            <m:r>
              <w:ins w:id="434" w:author="Charlotte Devitre" w:date="2024-08-05T16:38:00Z" w16du:dateUtc="2024-08-05T23:38:00Z">
                <m:rPr>
                  <m:sty m:val="bi"/>
                </m:rPr>
                <w:rPr>
                  <w:rFonts w:ascii="Cambria Math" w:hAnsi="Cambria Math"/>
                  <w:lang w:val="en-GB"/>
                </w:rPr>
                <m:t>O</m:t>
              </w:ins>
            </m:r>
          </m:sub>
        </m:sSub>
      </m:oMath>
      <w:ins w:id="435" w:author="Charlotte Devitre" w:date="2024-08-05T16:38:00Z" w16du:dateUtc="2024-08-05T23:38:00Z">
        <w:r w:rsidRPr="000C1665">
          <w:rPr>
            <w:b/>
            <w:i/>
            <w:iCs/>
            <w:lang w:val="en-GB"/>
          </w:rPr>
          <w:t xml:space="preserve"> </w:t>
        </w:r>
        <w:r w:rsidRPr="000C1665">
          <w:rPr>
            <w:b/>
            <w:i/>
            <w:iCs/>
          </w:rPr>
          <w:t xml:space="preserve"> for </w:t>
        </w:r>
        <w:r>
          <w:rPr>
            <w:b/>
            <w:i/>
            <w:iCs/>
          </w:rPr>
          <w:t>some recently active mafic volcanic systems (a-c) and the East-African rift (d) where fluid inclusion barometry could be used as a monitoring tool.</w:t>
        </w:r>
      </w:ins>
    </w:p>
    <w:p w14:paraId="7364A9C7" w14:textId="77777777" w:rsidR="00082014" w:rsidRDefault="00082014" w:rsidP="00082014">
      <w:pPr>
        <w:pStyle w:val="Text"/>
        <w:spacing w:line="480" w:lineRule="auto"/>
        <w:ind w:firstLine="0"/>
        <w:jc w:val="both"/>
        <w:rPr>
          <w:ins w:id="436" w:author="Charlotte Devitre" w:date="2024-08-05T16:38:00Z" w16du:dateUtc="2024-08-05T23:38:00Z"/>
          <w:bCs/>
          <w:lang w:val="en-GB"/>
        </w:rPr>
      </w:pPr>
    </w:p>
    <w:p w14:paraId="3B8762A0" w14:textId="1A6C5406" w:rsidR="005D2B24" w:rsidRPr="007B522C" w:rsidRDefault="005D2B24" w:rsidP="00664C4A">
      <w:pPr>
        <w:pStyle w:val="Text"/>
        <w:spacing w:line="480" w:lineRule="auto"/>
        <w:jc w:val="both"/>
        <w:rPr>
          <w:ins w:id="437" w:author="Charlotte Devitre" w:date="2024-08-05T16:38:00Z" w16du:dateUtc="2024-08-05T23:38:00Z"/>
          <w:bCs/>
          <w:lang w:val="en-GB"/>
        </w:rPr>
      </w:pPr>
      <w:ins w:id="438" w:author="Charlotte Devitre" w:date="2024-08-05T16:38:00Z" w16du:dateUtc="2024-08-05T23:38:00Z">
        <w:r>
          <w:rPr>
            <w:bCs/>
            <w:lang w:val="en-GB"/>
          </w:rPr>
          <w:lastRenderedPageBreak/>
          <w:t>Of course, at many volcanoes worldwide, detailed melt inclusion measurements may not be available to accurately calculate X</w:t>
        </w:r>
        <w:r w:rsidR="00B74599">
          <w:rPr>
            <w:bCs/>
            <w:lang w:val="en-GB"/>
          </w:rPr>
          <w:t>H</w:t>
        </w:r>
        <w:r w:rsidR="00B74599" w:rsidRPr="00B74599">
          <w:rPr>
            <w:bCs/>
            <w:vertAlign w:val="subscript"/>
            <w:lang w:val="en-GB"/>
          </w:rPr>
          <w:t>2</w:t>
        </w:r>
        <w:r w:rsidR="00B74599">
          <w:rPr>
            <w:bCs/>
            <w:lang w:val="en-GB"/>
          </w:rPr>
          <w:t>O</w:t>
        </w:r>
        <w:r>
          <w:rPr>
            <w:bCs/>
            <w:lang w:val="en-GB"/>
          </w:rPr>
          <w:t xml:space="preserve">, particularly given the paucity of studies worldwide measuring both the bubble and glass phase of melt inclusions </w:t>
        </w:r>
        <w:r w:rsidR="00B74599">
          <w:rPr>
            <w:bCs/>
            <w:lang w:val="en-GB"/>
          </w:rPr>
          <w:fldChar w:fldCharType="begin"/>
        </w:r>
        <w:r w:rsidR="00B74599">
          <w:rPr>
            <w:bCs/>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B74599">
          <w:rPr>
            <w:bCs/>
            <w:lang w:val="en-GB"/>
          </w:rPr>
          <w:fldChar w:fldCharType="separate"/>
        </w:r>
        <w:r w:rsidR="00B74599" w:rsidRPr="00B74599">
          <w:t>(</w:t>
        </w:r>
        <w:proofErr w:type="spellStart"/>
        <w:r w:rsidR="00B74599" w:rsidRPr="00B74599">
          <w:t>Wieser</w:t>
        </w:r>
        <w:proofErr w:type="spellEnd"/>
        <w:r w:rsidR="00B74599" w:rsidRPr="00B74599">
          <w:t xml:space="preserve"> </w:t>
        </w:r>
        <w:r w:rsidR="00B74599" w:rsidRPr="00B74599">
          <w:rPr>
            <w:i/>
            <w:iCs/>
          </w:rPr>
          <w:t>et al.</w:t>
        </w:r>
        <w:r w:rsidR="00B74599" w:rsidRPr="00B74599">
          <w:t>, 2024)</w:t>
        </w:r>
        <w:r w:rsidR="00B74599">
          <w:rPr>
            <w:bCs/>
            <w:lang w:val="en-GB"/>
          </w:rPr>
          <w:fldChar w:fldCharType="end"/>
        </w:r>
        <w:r>
          <w:rPr>
            <w:bCs/>
            <w:lang w:val="en-GB"/>
          </w:rPr>
          <w:t>.  However, this does not mean rapid-response fluid inclusion barometry cannot be used in these systems. Clearly, unless detailed melt inclusion measurements have been performed demonstrating high CO</w:t>
        </w:r>
        <w:r w:rsidRPr="00107BBF">
          <w:rPr>
            <w:bCs/>
            <w:vertAlign w:val="subscript"/>
            <w:lang w:val="en-GB"/>
          </w:rPr>
          <w:t>2</w:t>
        </w:r>
        <w:r>
          <w:rPr>
            <w:bCs/>
            <w:lang w:val="en-GB"/>
          </w:rPr>
          <w:t xml:space="preserve">, low </w:t>
        </w:r>
        <w:r w:rsidR="00B74599">
          <w:rPr>
            <w:bCs/>
            <w:lang w:val="en-GB"/>
          </w:rPr>
          <w:t>H</w:t>
        </w:r>
        <w:r w:rsidR="00B74599" w:rsidRPr="00B74599">
          <w:rPr>
            <w:bCs/>
            <w:vertAlign w:val="subscript"/>
            <w:lang w:val="en-GB"/>
          </w:rPr>
          <w:t>2</w:t>
        </w:r>
        <w:r w:rsidR="00B74599">
          <w:rPr>
            <w:bCs/>
            <w:lang w:val="en-GB"/>
          </w:rPr>
          <w:t>O</w:t>
        </w:r>
        <w:r>
          <w:rPr>
            <w:bCs/>
            <w:lang w:val="en-GB"/>
          </w:rPr>
          <w:t xml:space="preserve"> magmas, fluid inclusion barometry should not be applied to arc volcanoes during an eruptive crisis. However,</w:t>
        </w:r>
        <w:r w:rsidR="00664C4A">
          <w:rPr>
            <w:bCs/>
            <w:lang w:val="en-GB"/>
          </w:rPr>
          <w:t xml:space="preserve"> excluding arcs, we believe the knowledge of the tectonic setting, major element chemistry, and phase abundances will allow an informed guess of the likely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For example, our global compilation shows a clear pattern, where more </w:t>
        </w:r>
        <w:r w:rsidR="000C1665">
          <w:rPr>
            <w:bCs/>
            <w:lang w:val="en-GB"/>
          </w:rPr>
          <w:t>alkalic</w:t>
        </w:r>
        <w:r w:rsidR="00664C4A">
          <w:rPr>
            <w:bCs/>
            <w:lang w:val="en-GB"/>
          </w:rPr>
          <w:t xml:space="preserve"> systems have higher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at a given pressure</w:t>
        </w:r>
        <w:r w:rsidR="00C42E98">
          <w:rPr>
            <w:bCs/>
            <w:lang w:val="en-GB"/>
          </w:rPr>
          <w:t xml:space="preserve"> (Fig. 4)</w:t>
        </w:r>
        <w:r w:rsidR="00664C4A">
          <w:rPr>
            <w:bCs/>
            <w:lang w:val="en-GB"/>
          </w:rPr>
          <w:t>. Thus, by conducting rapid XRF, EPMA, or EDS analyses, an informed guess would be possible. In many cases, analogy may be possible to draw from neighbouring volcanoes. For example, during the 2022 eruption of Mauna Loa, no detailed melt inclusion measurements accounting for the vapour bubble were available. However, as a first estimate, the P-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relationships from neighbouring Kilauea could be used. Using these general trends, we would feel comfortable applying the rapid-response fluid inclusion method to any OIB or intraplate volcano erupting mafic compositions. </w:t>
        </w:r>
        <w:r w:rsidR="00C42E98">
          <w:rPr>
            <w:bCs/>
            <w:lang w:val="en-GB"/>
          </w:rPr>
          <w:t>Calculations</w:t>
        </w:r>
        <w:r w:rsidR="00664C4A">
          <w:rPr>
            <w:bCs/>
            <w:lang w:val="en-GB"/>
          </w:rPr>
          <w:t xml:space="preserve"> would be conducted with a wide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informed by local studies/our global database, and the associated uncertainties propagated when calculating pressures. As more data become available (e.g. post eruption), these estimates could be revised within uncertainty to better pinpoint magma storage depths</w:t>
        </w:r>
      </w:ins>
      <w:del w:id="439" w:author="Charlotte Devitre" w:date="2024-08-05T16:38:00Z" w16du:dateUtc="2024-08-05T23:38:00Z">
        <w:r w:rsidR="00B90F91" w:rsidRPr="007B522C">
          <w:rPr>
            <w:bCs/>
            <w:lang w:val="en-GB"/>
          </w:rPr>
          <w:delText>To</w:delText>
        </w:r>
      </w:del>
      <w:moveToRangeStart w:id="440" w:author="Charlotte Devitre" w:date="2024-08-05T16:38:00Z" w:name="move173768336"/>
      <w:moveTo w:id="441" w:author="Charlotte Devitre" w:date="2024-08-05T16:38:00Z" w16du:dateUtc="2024-08-05T23:38:00Z">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442" w:author="Charlotte Devitre" w:date="2024-08-05T16:38:00Z" w16du:dateUtc="2024-08-05T23:38:00Z">
          <w:r w:rsidR="00B90F91" w:rsidRPr="007B522C" w:rsidDel="00F72BFE">
            <w:rPr>
              <w:bCs/>
              <w:lang w:val="en-GB"/>
            </w:rPr>
            <w:t xml:space="preserve"> </w:t>
          </w:r>
        </w:moveTo>
        <w:moveToRangeEnd w:id="440"/>
        <w:ins w:id="443" w:author="Charlotte Devitre" w:date="2024-08-05T16:38:00Z" w16du:dateUtc="2024-08-05T23:38:00Z">
          <w:r w:rsidR="00664C4A" w:rsidRPr="007B522C">
            <w:rPr>
              <w:bCs/>
              <w:lang w:val="en-GB"/>
            </w:rPr>
            <w:t xml:space="preserve">is entirely unconstrained, </w:t>
          </w:r>
          <w:r w:rsidR="00664C4A">
            <w:rPr>
              <w:bCs/>
              <w:lang w:val="en-GB"/>
            </w:rPr>
            <w:t xml:space="preserve">fluid </w:t>
          </w:r>
          <w:r w:rsidR="00664C4A">
            <w:rPr>
              <w:bCs/>
              <w:lang w:val="en-GB"/>
            </w:rPr>
            <w:lastRenderedPageBreak/>
            <w:t>inclusion</w:t>
          </w:r>
          <w:r w:rsidR="00664C4A" w:rsidRPr="007B522C">
            <w:rPr>
              <w:bCs/>
              <w:lang w:val="en-GB"/>
            </w:rPr>
            <w:t xml:space="preserve"> barometry is still more accurate than other methods such as </w:t>
          </w:r>
          <w:proofErr w:type="gramStart"/>
          <w:r w:rsidR="00664C4A" w:rsidRPr="007B522C">
            <w:rPr>
              <w:bCs/>
              <w:lang w:val="en-GB"/>
            </w:rPr>
            <w:t>mineral-melt</w:t>
          </w:r>
          <w:proofErr w:type="gramEnd"/>
          <w:r w:rsidR="00664C4A" w:rsidRPr="007B522C">
            <w:rPr>
              <w:bCs/>
              <w:lang w:val="en-GB"/>
            </w:rPr>
            <w:t xml:space="preserve"> </w:t>
          </w:r>
          <w:proofErr w:type="spellStart"/>
          <w:r w:rsidR="00664C4A" w:rsidRPr="007B522C">
            <w:rPr>
              <w:bCs/>
              <w:lang w:val="en-GB"/>
            </w:rPr>
            <w:t>thermobarometry</w:t>
          </w:r>
          <w:proofErr w:type="spellEnd"/>
          <w:r w:rsidR="00664C4A">
            <w:rPr>
              <w:bCs/>
              <w:lang w:val="en-GB"/>
            </w:rPr>
            <w:t xml:space="preserve"> in recovering magma storage pressures</w:t>
          </w:r>
          <w:r w:rsidR="00664C4A" w:rsidRPr="007B522C">
            <w:rPr>
              <w:bCs/>
              <w:lang w:val="en-GB"/>
            </w:rPr>
            <w:t xml:space="preserve">. </w:t>
          </w:r>
        </w:ins>
      </w:moveTo>
    </w:p>
    <w:p w14:paraId="32A2CBC5" w14:textId="71099837" w:rsidR="00B90F91" w:rsidRPr="007B522C" w:rsidRDefault="00664C4A" w:rsidP="0061717B">
      <w:pPr>
        <w:pStyle w:val="Text"/>
        <w:spacing w:line="480" w:lineRule="auto"/>
        <w:jc w:val="both"/>
        <w:rPr>
          <w:bCs/>
          <w:lang w:val="en-GB"/>
        </w:rPr>
      </w:pPr>
      <w:ins w:id="444" w:author="Charlotte Devitre" w:date="2024-08-05T16:38:00Z" w16du:dateUtc="2024-08-05T23:38:00Z">
        <w:r>
          <w:rPr>
            <w:bCs/>
            <w:lang w:val="en-GB"/>
          </w:rPr>
          <w:t>Looking forward, t</w:t>
        </w:r>
        <w:r w:rsidR="00B90F91" w:rsidRPr="007B522C">
          <w:rPr>
            <w:bCs/>
            <w:lang w:val="en-GB"/>
          </w:rPr>
          <w:t>o</w:t>
        </w:r>
      </w:ins>
      <w:r w:rsidR="00B90F91"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ins w:id="445" w:author="Charlotte Devitre" w:date="2024-08-05T16:38:00Z" w16du:dateUtc="2024-08-05T23:38:00Z">
        <w:r w:rsidR="004F2B3A">
          <w:rPr>
            <w:bCs/>
            <w:lang w:val="en-GB"/>
          </w:rPr>
          <w:t xml:space="preserve"> </w:t>
        </w:r>
      </w:ins>
      <w:del w:id="446" w:author="Charlotte Devitre" w:date="2024-08-05T16:38:00Z" w16du:dateUtc="2024-08-05T23:38:00Z">
        <w:r w:rsidR="0061717B">
          <w:rPr>
            <w:bCs/>
            <w:lang w:val="en-GB"/>
          </w:rPr>
          <w:delText>-</w:delText>
        </w:r>
      </w:del>
      <w:r w:rsidR="0061717B">
        <w:rPr>
          <w:bCs/>
          <w:lang w:val="en-GB"/>
        </w:rPr>
        <w: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447" w:author="Charlotte Devitre" w:date="2024-08-05T16:38:00Z" w16du:dateUtc="2024-08-05T23:38:00Z">
        <w:r w:rsidR="00E27685">
          <w:rPr>
            <w:bCs/>
            <w:lang w:val="en-GB"/>
          </w:rPr>
          <w:t xml:space="preserve">for </w:t>
        </w:r>
      </w:ins>
      <w:r w:rsidR="0061717B" w:rsidRPr="007B522C">
        <w:rPr>
          <w:bCs/>
          <w:lang w:val="en-GB"/>
        </w:rPr>
        <w:t xml:space="preserve">bubbles and those which do not in </w:t>
      </w:r>
      <w:del w:id="448" w:author="Charlotte Devitre" w:date="2024-08-05T16:38:00Z" w16du:dateUtc="2024-08-05T23:38: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ins w:id="449" w:author="Charlotte Devitre" w:date="2024-08-05T16:38:00Z" w16du:dateUtc="2024-08-05T23:38:00Z">
        <w:r w:rsidR="004F2B3A">
          <w:rPr>
            <w:bCs/>
            <w:lang w:val="en-GB"/>
          </w:rPr>
          <w:t xml:space="preserve"> </w:t>
        </w:r>
      </w:ins>
      <w:del w:id="450" w:author="Charlotte Devitre" w:date="2024-08-05T16:38:00Z" w16du:dateUtc="2024-08-05T23:38:00Z">
        <w:r w:rsidR="00834561">
          <w:rPr>
            <w:bCs/>
            <w:lang w:val="en-GB"/>
          </w:rPr>
          <w:delText>-</w:delText>
        </w:r>
      </w:del>
      <w:r w:rsidR="00834561">
        <w:rPr>
          <w:bCs/>
          <w:lang w:val="en-GB"/>
        </w:rPr>
        <w:t>inclusion</w:t>
      </w:r>
      <w:r w:rsidR="00B90F91" w:rsidRPr="007B522C">
        <w:rPr>
          <w:bCs/>
          <w:lang w:val="en-GB"/>
        </w:rPr>
        <w:t xml:space="preserve"> method</w:t>
      </w:r>
      <w:ins w:id="451" w:author="Charlotte Devitre" w:date="2024-08-05T16:38:00Z" w16du:dateUtc="2024-08-05T23:38:00Z">
        <w:r w:rsidR="00B90F91" w:rsidRPr="007B522C">
          <w:rPr>
            <w:bCs/>
            <w:lang w:val="en-GB"/>
          </w:rPr>
          <w:t xml:space="preserve"> </w:t>
        </w:r>
        <w:r w:rsidR="00E27685">
          <w:rPr>
            <w:bCs/>
            <w:lang w:val="en-GB"/>
          </w:rPr>
          <w:t>for a given volcano</w:t>
        </w:r>
      </w:ins>
      <w:r w:rsidR="00B90F91" w:rsidRPr="007B522C">
        <w:rPr>
          <w:bCs/>
          <w:lang w:val="en-GB"/>
        </w:rPr>
        <w:t xml:space="preserve"> and permit appropriate corrections for the complexities of mixed fluids without requiring </w:t>
      </w:r>
      <w:r w:rsidR="00834561">
        <w:rPr>
          <w:bCs/>
          <w:lang w:val="en-GB"/>
        </w:rPr>
        <w:t>melt</w:t>
      </w:r>
      <w:ins w:id="452" w:author="Charlotte Devitre" w:date="2024-08-05T16:38:00Z" w16du:dateUtc="2024-08-05T23:38:00Z">
        <w:r w:rsidR="004F2B3A">
          <w:rPr>
            <w:bCs/>
            <w:lang w:val="en-GB"/>
          </w:rPr>
          <w:t xml:space="preserve"> </w:t>
        </w:r>
      </w:ins>
      <w:del w:id="453" w:author="Charlotte Devitre" w:date="2024-08-05T16:38:00Z" w16du:dateUtc="2024-08-05T23:38:00Z">
        <w:r w:rsidR="00834561">
          <w:rPr>
            <w:bCs/>
            <w:lang w:val="en-GB"/>
          </w:rPr>
          <w:delText>-</w:delText>
        </w:r>
      </w:del>
      <w:r w:rsidR="00834561">
        <w:rPr>
          <w:bCs/>
          <w:lang w:val="en-GB"/>
        </w:rPr>
        <w:t>inclusion</w:t>
      </w:r>
      <w:r w:rsidR="00B90F91" w:rsidRPr="007B522C">
        <w:rPr>
          <w:bCs/>
          <w:lang w:val="en-GB"/>
        </w:rPr>
        <w:t xml:space="preserve"> work during each eruptive episode. </w:t>
      </w:r>
      <w:ins w:id="454" w:author="Charlotte Devitre" w:date="2024-08-05T16:38:00Z" w16du:dateUtc="2024-08-05T23:38:00Z">
        <w:r w:rsidR="00B90F91" w:rsidRPr="007B522C">
          <w:rPr>
            <w:bCs/>
            <w:lang w:val="en-GB"/>
          </w:rPr>
          <w:t xml:space="preserve">In systems with no prior constraints, our observations of correlations between alkalinity and </w:t>
        </w:r>
      </w:ins>
      <m:oMath>
        <m:sSub>
          <m:sSubPr>
            <m:ctrlPr>
              <w:ins w:id="455" w:author="Charlotte Devitre" w:date="2024-08-05T16:38:00Z" w16du:dateUtc="2024-08-05T23:38:00Z">
                <w:rPr>
                  <w:rFonts w:ascii="Cambria Math" w:hAnsi="Cambria Math"/>
                  <w:bCs/>
                  <w:iCs/>
                  <w:lang w:val="en-GB"/>
                </w:rPr>
              </w:ins>
            </m:ctrlPr>
          </m:sSubPr>
          <m:e>
            <m:r>
              <w:ins w:id="456" w:author="Charlotte Devitre" w:date="2024-08-05T16:38:00Z" w16du:dateUtc="2024-08-05T23:38:00Z">
                <m:rPr>
                  <m:sty m:val="p"/>
                </m:rPr>
                <w:rPr>
                  <w:rFonts w:ascii="Cambria Math" w:hAnsi="Cambria Math"/>
                  <w:lang w:val="en-GB"/>
                </w:rPr>
                <m:t>X</m:t>
              </w:ins>
            </m:r>
          </m:e>
          <m:sub>
            <m:sSub>
              <m:sSubPr>
                <m:ctrlPr>
                  <w:ins w:id="457" w:author="Charlotte Devitre" w:date="2024-08-05T16:38:00Z" w16du:dateUtc="2024-08-05T23:38:00Z">
                    <w:rPr>
                      <w:rFonts w:ascii="Cambria Math" w:hAnsi="Cambria Math"/>
                      <w:bCs/>
                      <w:iCs/>
                      <w:lang w:val="en-GB"/>
                    </w:rPr>
                  </w:ins>
                </m:ctrlPr>
              </m:sSubPr>
              <m:e>
                <m:r>
                  <w:ins w:id="458" w:author="Charlotte Devitre" w:date="2024-08-05T16:38:00Z" w16du:dateUtc="2024-08-05T23:38:00Z">
                    <m:rPr>
                      <m:sty m:val="p"/>
                    </m:rPr>
                    <w:rPr>
                      <w:rFonts w:ascii="Cambria Math" w:hAnsi="Cambria Math"/>
                      <w:lang w:val="en-GB"/>
                    </w:rPr>
                    <m:t>H</m:t>
                  </w:ins>
                </m:r>
              </m:e>
              <m:sub>
                <m:r>
                  <w:ins w:id="459" w:author="Charlotte Devitre" w:date="2024-08-05T16:38:00Z" w16du:dateUtc="2024-08-05T23:38:00Z">
                    <m:rPr>
                      <m:sty m:val="p"/>
                    </m:rPr>
                    <w:rPr>
                      <w:rFonts w:ascii="Cambria Math" w:hAnsi="Cambria Math"/>
                      <w:lang w:val="en-GB"/>
                    </w:rPr>
                    <m:t>2</m:t>
                  </w:ins>
                </m:r>
              </m:sub>
            </m:sSub>
            <m:r>
              <w:ins w:id="460" w:author="Charlotte Devitre" w:date="2024-08-05T16:38:00Z" w16du:dateUtc="2024-08-05T23:38:00Z">
                <m:rPr>
                  <m:sty m:val="p"/>
                </m:rPr>
                <w:rPr>
                  <w:rFonts w:ascii="Cambria Math" w:hAnsi="Cambria Math"/>
                  <w:lang w:val="en-GB"/>
                </w:rPr>
                <m:t>O</m:t>
              </w:ins>
            </m:r>
          </m:sub>
        </m:sSub>
      </m:oMath>
      <w:ins w:id="461" w:author="Charlotte Devitre" w:date="2024-08-05T16:38:00Z" w16du:dateUtc="2024-08-05T23:38:00Z">
        <w:r w:rsidR="00B90F91" w:rsidRPr="007B522C">
          <w:rPr>
            <w:bCs/>
            <w:lang w:val="en-GB"/>
          </w:rPr>
          <w:t xml:space="preserve"> can provide a first order assessment of appropriate </w:t>
        </w:r>
      </w:ins>
      <m:oMath>
        <m:sSub>
          <m:sSubPr>
            <m:ctrlPr>
              <w:ins w:id="462" w:author="Charlotte Devitre" w:date="2024-08-05T16:38:00Z" w16du:dateUtc="2024-08-05T23:38:00Z">
                <w:rPr>
                  <w:rFonts w:ascii="Cambria Math" w:hAnsi="Cambria Math"/>
                  <w:bCs/>
                  <w:iCs/>
                  <w:lang w:val="en-GB"/>
                </w:rPr>
              </w:ins>
            </m:ctrlPr>
          </m:sSubPr>
          <m:e>
            <m:r>
              <w:ins w:id="463" w:author="Charlotte Devitre" w:date="2024-08-05T16:38:00Z" w16du:dateUtc="2024-08-05T23:38:00Z">
                <m:rPr>
                  <m:sty m:val="p"/>
                </m:rPr>
                <w:rPr>
                  <w:rFonts w:ascii="Cambria Math" w:hAnsi="Cambria Math"/>
                  <w:lang w:val="en-GB"/>
                </w:rPr>
                <m:t>X</m:t>
              </w:ins>
            </m:r>
          </m:e>
          <m:sub>
            <m:sSub>
              <m:sSubPr>
                <m:ctrlPr>
                  <w:ins w:id="464" w:author="Charlotte Devitre" w:date="2024-08-05T16:38:00Z" w16du:dateUtc="2024-08-05T23:38:00Z">
                    <w:rPr>
                      <w:rFonts w:ascii="Cambria Math" w:hAnsi="Cambria Math"/>
                      <w:bCs/>
                      <w:iCs/>
                      <w:lang w:val="en-GB"/>
                    </w:rPr>
                  </w:ins>
                </m:ctrlPr>
              </m:sSubPr>
              <m:e>
                <m:r>
                  <w:ins w:id="465" w:author="Charlotte Devitre" w:date="2024-08-05T16:38:00Z" w16du:dateUtc="2024-08-05T23:38:00Z">
                    <m:rPr>
                      <m:sty m:val="p"/>
                    </m:rPr>
                    <w:rPr>
                      <w:rFonts w:ascii="Cambria Math" w:hAnsi="Cambria Math"/>
                      <w:lang w:val="en-GB"/>
                    </w:rPr>
                    <m:t>H</m:t>
                  </w:ins>
                </m:r>
              </m:e>
              <m:sub>
                <m:r>
                  <w:ins w:id="466" w:author="Charlotte Devitre" w:date="2024-08-05T16:38:00Z" w16du:dateUtc="2024-08-05T23:38:00Z">
                    <m:rPr>
                      <m:sty m:val="p"/>
                    </m:rPr>
                    <w:rPr>
                      <w:rFonts w:ascii="Cambria Math" w:hAnsi="Cambria Math"/>
                      <w:lang w:val="en-GB"/>
                    </w:rPr>
                    <m:t>2</m:t>
                  </w:ins>
                </m:r>
              </m:sub>
            </m:sSub>
            <m:r>
              <w:ins w:id="467" w:author="Charlotte Devitre" w:date="2024-08-05T16:38:00Z" w16du:dateUtc="2024-08-05T23:38:00Z">
                <m:rPr>
                  <m:sty m:val="p"/>
                </m:rPr>
                <w:rPr>
                  <w:rFonts w:ascii="Cambria Math" w:hAnsi="Cambria Math"/>
                  <w:lang w:val="en-GB"/>
                </w:rPr>
                <m:t>O</m:t>
              </w:ins>
            </m:r>
          </m:sub>
        </m:sSub>
      </m:oMath>
      <w:ins w:id="468" w:author="Charlotte Devitre" w:date="2024-08-05T16:38:00Z" w16du:dateUtc="2024-08-05T23:38:00Z">
        <w:r w:rsidR="00B90F91" w:rsidRPr="007B522C" w:rsidDel="00F72BFE">
          <w:rPr>
            <w:bCs/>
            <w:lang w:val="en-GB"/>
          </w:rPr>
          <w:t xml:space="preserve"> </w:t>
        </w:r>
        <w:r w:rsidR="00B90F91" w:rsidRPr="007B522C">
          <w:rPr>
            <w:bCs/>
            <w:lang w:val="en-GB"/>
          </w:rPr>
          <w:t xml:space="preserve">values to </w:t>
        </w:r>
        <w:proofErr w:type="spellStart"/>
        <w:r w:rsidR="00B90F91" w:rsidRPr="007B522C">
          <w:rPr>
            <w:bCs/>
            <w:lang w:val="en-GB"/>
          </w:rPr>
          <w:t>use</w:t>
        </w:r>
      </w:ins>
      <w:moveFromRangeStart w:id="469" w:author="Charlotte Devitre" w:date="2024-08-05T16:38:00Z" w:name="move173768336"/>
      <w:moveFrom w:id="470" w:author="Charlotte Devitre" w:date="2024-08-05T16:38:00Z" w16du:dateUtc="2024-08-05T23:38:00Z">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471" w:author="Charlotte Devitre" w:date="2024-08-05T16:38:00Z" w16du:dateUtc="2024-08-05T23:38:00Z">
          <w:r w:rsidR="00B90F91" w:rsidRPr="007B522C" w:rsidDel="00F72BFE">
            <w:rPr>
              <w:bCs/>
              <w:lang w:val="en-GB"/>
            </w:rPr>
            <w:t xml:space="preserve"> </w:t>
          </w:r>
        </w:moveFrom>
        <w:moveFromRangeEnd w:id="469"/>
        <w:ins w:id="472" w:author="Charlotte Devitre" w:date="2024-08-05T16:38:00Z" w16du:dateUtc="2024-08-05T23:38:00Z">
          <w:r>
            <w:rPr>
              <w:bCs/>
              <w:lang w:val="en-GB"/>
            </w:rPr>
            <w:t>Better</w:t>
          </w:r>
          <w:proofErr w:type="spellEnd"/>
          <w:r>
            <w:rPr>
              <w:bCs/>
              <w:lang w:val="en-GB"/>
            </w:rPr>
            <w:t xml:space="preserve"> constraining </w:t>
          </w:r>
        </w:ins>
        <m:oMath>
          <m:sSub>
            <m:sSubPr>
              <m:ctrlPr>
                <w:ins w:id="473" w:author="Charlotte Devitre" w:date="2024-08-05T16:38:00Z" w16du:dateUtc="2024-08-05T23:38:00Z">
                  <w:rPr>
                    <w:rFonts w:ascii="Cambria Math" w:hAnsi="Cambria Math"/>
                    <w:bCs/>
                    <w:iCs/>
                    <w:lang w:val="en-GB"/>
                  </w:rPr>
                </w:ins>
              </m:ctrlPr>
            </m:sSubPr>
            <m:e>
              <m:r>
                <w:ins w:id="474" w:author="Charlotte Devitre" w:date="2024-08-05T16:38:00Z" w16du:dateUtc="2024-08-05T23:38:00Z">
                  <m:rPr>
                    <m:sty m:val="p"/>
                  </m:rPr>
                  <w:rPr>
                    <w:rFonts w:ascii="Cambria Math" w:hAnsi="Cambria Math"/>
                    <w:lang w:val="en-GB"/>
                  </w:rPr>
                  <m:t>X</m:t>
                </w:ins>
              </m:r>
            </m:e>
            <m:sub>
              <m:sSub>
                <m:sSubPr>
                  <m:ctrlPr>
                    <w:ins w:id="475" w:author="Charlotte Devitre" w:date="2024-08-05T16:38:00Z" w16du:dateUtc="2024-08-05T23:38:00Z">
                      <w:rPr>
                        <w:rFonts w:ascii="Cambria Math" w:hAnsi="Cambria Math"/>
                        <w:bCs/>
                        <w:iCs/>
                        <w:lang w:val="en-GB"/>
                      </w:rPr>
                    </w:ins>
                  </m:ctrlPr>
                </m:sSubPr>
                <m:e>
                  <m:r>
                    <w:ins w:id="476" w:author="Charlotte Devitre" w:date="2024-08-05T16:38:00Z" w16du:dateUtc="2024-08-05T23:38:00Z">
                      <m:rPr>
                        <m:sty m:val="p"/>
                      </m:rPr>
                      <w:rPr>
                        <w:rFonts w:ascii="Cambria Math" w:hAnsi="Cambria Math"/>
                        <w:lang w:val="en-GB"/>
                      </w:rPr>
                      <m:t>H</m:t>
                    </w:ins>
                  </m:r>
                </m:e>
                <m:sub>
                  <m:r>
                    <w:ins w:id="477" w:author="Charlotte Devitre" w:date="2024-08-05T16:38:00Z" w16du:dateUtc="2024-08-05T23:38:00Z">
                      <m:rPr>
                        <m:sty m:val="p"/>
                      </m:rPr>
                      <w:rPr>
                        <w:rFonts w:ascii="Cambria Math" w:hAnsi="Cambria Math"/>
                        <w:lang w:val="en-GB"/>
                      </w:rPr>
                      <m:t>2</m:t>
                    </w:ins>
                  </m:r>
                </m:sub>
              </m:sSub>
              <m:r>
                <w:ins w:id="478" w:author="Charlotte Devitre" w:date="2024-08-05T16:38:00Z" w16du:dateUtc="2024-08-05T23:38:00Z">
                  <m:rPr>
                    <m:sty m:val="p"/>
                  </m:rPr>
                  <w:rPr>
                    <w:rFonts w:ascii="Cambria Math" w:hAnsi="Cambria Math"/>
                    <w:lang w:val="en-GB"/>
                  </w:rPr>
                  <m:t>O</m:t>
                </w:ins>
              </m:r>
            </m:sub>
          </m:sSub>
        </m:oMath>
        <w:ins w:id="479" w:author="Charlotte Devitre" w:date="2024-08-05T16:38:00Z" w16du:dateUtc="2024-08-05T23:38:00Z">
          <w:r>
            <w:rPr>
              <w:bCs/>
              <w:iCs/>
              <w:lang w:val="en-GB"/>
            </w:rPr>
            <w:t xml:space="preserve"> is also vital for other petrological workflows, such as calculating phase stabilities, performing experiments, and modelling vapour saturation and eruption triggering</w:t>
          </w:r>
        </w:ins>
        <w:del w:id="480" w:author="Charlotte Devitre" w:date="2024-08-05T16:38:00Z" w16du:dateUtc="2024-08-05T23:38:00Z">
          <w:r w:rsidR="00B90F91" w:rsidRPr="007B522C">
            <w:rPr>
              <w:bCs/>
              <w:lang w:val="en-GB"/>
            </w:rPr>
            <w:delText xml:space="preserve">is entirely unconstrained, </w:delText>
          </w:r>
          <w:r w:rsidR="00834561">
            <w:rPr>
              <w:bCs/>
              <w:lang w:val="en-GB"/>
            </w:rPr>
            <w:delText>fluid-inclusion</w:delText>
          </w:r>
          <w:r w:rsidR="00B90F91" w:rsidRPr="007B522C">
            <w:rPr>
              <w:bCs/>
              <w:lang w:val="en-GB"/>
            </w:rPr>
            <w:delText xml:space="preserve"> barometry is still more accurate than other methods such as mineral-melt thermobarometry</w:delText>
          </w:r>
        </w:del>
        <w:r w:rsidR="00B90F91" w:rsidRPr="007B522C">
          <w:rPr>
            <w:bCs/>
            <w:lang w:val="en-GB"/>
          </w:rPr>
          <w:t xml:space="preserve">. </w:t>
        </w:r>
      </w:moveFrom>
    </w:p>
    <w:p w14:paraId="2A701677" w14:textId="77777777" w:rsidR="00B90F91" w:rsidRPr="007B522C" w:rsidRDefault="00B90F91" w:rsidP="00B90F91">
      <w:pPr>
        <w:pStyle w:val="Heading-Main"/>
        <w:spacing w:line="480" w:lineRule="auto"/>
        <w:jc w:val="both"/>
      </w:pPr>
      <w:r>
        <w:rPr>
          <w:b w:val="0"/>
        </w:rPr>
        <w:t xml:space="preserve">4. </w:t>
      </w:r>
      <w:r w:rsidRPr="007B522C">
        <w:t>Conclusion</w:t>
      </w:r>
    </w:p>
    <w:p w14:paraId="291A9B2A" w14:textId="34B5798D" w:rsidR="00B90F91" w:rsidRPr="007B522C" w:rsidRDefault="00E27685" w:rsidP="00B90F91">
      <w:pPr>
        <w:pStyle w:val="Text"/>
        <w:spacing w:line="480" w:lineRule="auto"/>
        <w:jc w:val="both"/>
        <w:rPr>
          <w:bCs/>
        </w:rPr>
      </w:pPr>
      <w:ins w:id="481" w:author="Charlotte Devitre" w:date="2024-08-05T16:38:00Z" w16du:dateUtc="2024-08-05T23:38:00Z">
        <w:r>
          <w:rPr>
            <w:bCs/>
            <w:lang w:val="en-GB"/>
          </w:rPr>
          <w:t>Our</w:t>
        </w:r>
      </w:ins>
      <w:del w:id="482" w:author="Charlotte Devitre" w:date="2024-08-05T16:38:00Z" w16du:dateUtc="2024-08-05T23:38:00Z">
        <w:r w:rsidR="00B90F91" w:rsidRPr="007B522C">
          <w:rPr>
            <w:bCs/>
            <w:lang w:val="en-GB"/>
          </w:rPr>
          <w:delText>This</w:delText>
        </w:r>
      </w:del>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w:t>
      </w:r>
      <w:r w:rsidR="00B90F91" w:rsidRPr="007B522C">
        <w:rPr>
          <w:bCs/>
          <w:lang w:val="en-GB"/>
        </w:rPr>
        <w:lastRenderedPageBreak/>
        <w:t xml:space="preserve">that it is a popular technique in many other fields, such as material sciences, physics, chemistry, and biology, and the W-filament SEM used for EDS analyses to </w:t>
      </w:r>
      <w:ins w:id="483" w:author="Charlotte Devitre" w:date="2024-08-05T16:38:00Z" w16du:dateUtc="2024-08-05T23:38:00Z">
        <w:r>
          <w:rPr>
            <w:bCs/>
            <w:lang w:val="en-GB"/>
          </w:rPr>
          <w:t>measure</w:t>
        </w:r>
      </w:ins>
      <w:del w:id="484" w:author="Charlotte Devitre" w:date="2024-08-05T16:38:00Z" w16du:dateUtc="2024-08-05T23:38:00Z">
        <w:r w:rsidR="00B90F91" w:rsidRPr="007B522C">
          <w:rPr>
            <w:bCs/>
            <w:lang w:val="en-GB"/>
          </w:rPr>
          <w:delText>get</w:delText>
        </w:r>
      </w:del>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Importantly, this simulation </w:t>
      </w:r>
      <w:ins w:id="485" w:author="Charlotte Devitre" w:date="2024-08-05T16:38:00Z" w16du:dateUtc="2024-08-05T23:38:00Z">
        <w:r w:rsidR="00B90F91" w:rsidRPr="007B522C">
          <w:rPr>
            <w:bCs/>
            <w:lang w:val="en-GB"/>
          </w:rPr>
          <w:t>show</w:t>
        </w:r>
        <w:r>
          <w:rPr>
            <w:bCs/>
            <w:lang w:val="en-GB"/>
          </w:rPr>
          <w:t>ed</w:t>
        </w:r>
      </w:ins>
      <w:del w:id="486" w:author="Charlotte Devitre" w:date="2024-08-05T16:38:00Z" w16du:dateUtc="2024-08-05T23:38:00Z">
        <w:r w:rsidR="00B90F91" w:rsidRPr="007B522C">
          <w:rPr>
            <w:bCs/>
            <w:lang w:val="en-GB"/>
          </w:rPr>
          <w:delText>shows</w:delText>
        </w:r>
      </w:del>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 </w:t>
      </w:r>
      <w:ins w:id="487" w:author="Charlotte Devitre" w:date="2024-08-05T16:38:00Z" w16du:dateUtc="2024-08-05T23:38:00Z">
        <w:r>
          <w:rPr>
            <w:bCs/>
            <w:lang w:val="en-GB"/>
          </w:rPr>
          <w:t xml:space="preserve">or academic </w:t>
        </w:r>
      </w:ins>
      <w:r w:rsidR="00B90F91" w:rsidRPr="007B522C">
        <w:rPr>
          <w:bCs/>
          <w:lang w:val="en-GB"/>
        </w:rPr>
        <w:t xml:space="preserve">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ins w:id="488" w:author="Charlotte Devitre" w:date="2024-08-05T16:38:00Z" w16du:dateUtc="2024-08-05T23:38:00Z">
        <w:r w:rsidR="00B90F91" w:rsidRPr="007B522C">
          <w:rPr>
            <w:bCs/>
            <w:lang w:val="en-GB"/>
          </w:rPr>
          <w:fldChar w:fldCharType="begin"/>
        </w:r>
        <w:r w:rsidR="00082014">
          <w:rPr>
            <w:bCs/>
            <w:lang w:val="en-GB"/>
          </w:rPr>
          <w:instrText xml:space="preserve"> ADDIN ZOTERO_ITEM CSL_CITATION {"citationID":"AyML8rG3","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ins>
      <w:del w:id="489" w:author="Charlotte Devitre" w:date="2024-08-05T16:38:00Z" w16du:dateUtc="2024-08-05T23:38:00Z">
        <w:r w:rsidR="00B90F91"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00B90F91" w:rsidRPr="007B522C">
          <w:fldChar w:fldCharType="end"/>
        </w:r>
      </w:del>
      <w:r w:rsidR="00B90F91" w:rsidRPr="007B522C">
        <w:rPr>
          <w:bCs/>
          <w:lang w:val="en-GB"/>
        </w:rPr>
        <w:t xml:space="preserve">, without </w:t>
      </w:r>
      <w:ins w:id="490" w:author="Charlotte Devitre" w:date="2024-08-05T16:38:00Z" w16du:dateUtc="2024-08-05T23:38:00Z">
        <w:r>
          <w:rPr>
            <w:bCs/>
            <w:lang w:val="en-GB"/>
          </w:rPr>
          <w:t>detracting</w:t>
        </w:r>
      </w:ins>
      <w:del w:id="491" w:author="Charlotte Devitre" w:date="2024-08-05T16:38:00Z" w16du:dateUtc="2024-08-05T23:38:00Z">
        <w:r w:rsidR="00B90F91" w:rsidRPr="007B522C">
          <w:rPr>
            <w:bCs/>
            <w:lang w:val="en-GB"/>
          </w:rPr>
          <w:delText>retracting</w:delText>
        </w:r>
      </w:del>
      <w:r w:rsidR="00B90F91" w:rsidRPr="007B522C">
        <w:rPr>
          <w:bCs/>
          <w:lang w:val="en-GB"/>
        </w:rPr>
        <w:t xml:space="preserve"> from other essential duties during eruption responses. </w:t>
      </w:r>
      <w:r w:rsidR="00B90F91" w:rsidRPr="007B522C">
        <w:rPr>
          <w:bCs/>
        </w:rPr>
        <w:t xml:space="preserve">For example, during the 2018 </w:t>
      </w:r>
      <w:r w:rsidR="0061717B">
        <w:rPr>
          <w:bCs/>
        </w:rPr>
        <w:t xml:space="preserve">LERZ </w:t>
      </w:r>
      <w:ins w:id="492" w:author="Charlotte Devitre" w:date="2024-08-05T16:38:00Z" w16du:dateUtc="2024-08-05T23:38:00Z">
        <w:r w:rsidR="00082014" w:rsidRPr="007B522C">
          <w:rPr>
            <w:bCs/>
          </w:rPr>
          <w:t>Kīlauea</w:t>
        </w:r>
      </w:ins>
      <w:del w:id="493" w:author="Charlotte Devitre" w:date="2024-08-05T16:38:00Z" w16du:dateUtc="2024-08-05T23:38:00Z">
        <w:r w:rsidR="00B90F91" w:rsidRPr="007B522C">
          <w:rPr>
            <w:bCs/>
          </w:rPr>
          <w:delText>Kilauea</w:delText>
        </w:r>
      </w:del>
      <w:r w:rsidR="00B90F91" w:rsidRPr="007B522C">
        <w:rPr>
          <w:bCs/>
        </w:rPr>
        <w:t xml:space="preserve"> eruption, HVO’s near</w:t>
      </w:r>
      <w:ins w:id="494" w:author="Charlotte Devitre" w:date="2024-08-05T16:38:00Z" w16du:dateUtc="2024-08-05T23:38:00Z">
        <w:r>
          <w:rPr>
            <w:bCs/>
          </w:rPr>
          <w:t>-</w:t>
        </w:r>
      </w:ins>
      <w:del w:id="495" w:author="Charlotte Devitre" w:date="2024-08-05T16:38:00Z" w16du:dateUtc="2024-08-05T23:38:00Z">
        <w:r w:rsidR="00B90F91" w:rsidRPr="007B522C">
          <w:rPr>
            <w:bCs/>
          </w:rPr>
          <w:delText xml:space="preserve"> </w:delText>
        </w:r>
      </w:del>
      <w:r w:rsidR="00B90F91" w:rsidRPr="007B522C">
        <w:rPr>
          <w:bCs/>
        </w:rPr>
        <w:t>real</w:t>
      </w:r>
      <w:ins w:id="496" w:author="Charlotte Devitre" w:date="2024-08-05T16:38:00Z" w16du:dateUtc="2024-08-05T23:38:00Z">
        <w:r>
          <w:rPr>
            <w:bCs/>
          </w:rPr>
          <w:t>-</w:t>
        </w:r>
      </w:ins>
      <w:del w:id="497" w:author="Charlotte Devitre" w:date="2024-08-05T16:38:00Z" w16du:dateUtc="2024-08-05T23:38:00Z">
        <w:r w:rsidR="00B90F91" w:rsidRPr="007B522C">
          <w:rPr>
            <w:bCs/>
          </w:rPr>
          <w:delText xml:space="preserve"> </w:delText>
        </w:r>
      </w:del>
      <w:r w:rsidR="00B90F91" w:rsidRPr="007B522C">
        <w:rPr>
          <w:bCs/>
        </w:rPr>
        <w:t xml:space="preserve">time chemical monitoring with bulk rock ED-XRF identified the appearance and disappearance of many magma batches </w:t>
      </w:r>
      <w:ins w:id="498" w:author="Charlotte Devitre" w:date="2024-08-05T16:38:00Z" w16du:dateUtc="2024-08-05T23:38:00Z">
        <w:r w:rsidR="00B90F91" w:rsidRPr="007B522C">
          <w:rPr>
            <w:bCs/>
          </w:rPr>
          <w:fldChar w:fldCharType="begin"/>
        </w:r>
        <w:r w:rsidR="00082014">
          <w:rPr>
            <w:bCs/>
          </w:rPr>
          <w:instrText xml:space="preserve"> ADDIN ZOTERO_ITEM CSL_CITATION {"citationID":"B8gEtLdv","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00B90F91" w:rsidRPr="007B522C">
          <w:fldChar w:fldCharType="end"/>
        </w:r>
        <w:r>
          <w:rPr>
            <w:bCs/>
          </w:rPr>
          <w:t>.</w:t>
        </w:r>
        <w:r w:rsidR="00B90F91" w:rsidRPr="007B522C">
          <w:rPr>
            <w:bCs/>
          </w:rPr>
          <w:t xml:space="preserve"> </w:t>
        </w:r>
        <w:r>
          <w:rPr>
            <w:bCs/>
          </w:rPr>
          <w:t>F</w:t>
        </w:r>
        <w:r w:rsidR="00834561">
          <w:rPr>
            <w:bCs/>
          </w:rPr>
          <w:t>luid</w:t>
        </w:r>
        <w:r w:rsidR="004F2B3A">
          <w:rPr>
            <w:bCs/>
          </w:rPr>
          <w:t xml:space="preserve"> </w:t>
        </w:r>
      </w:ins>
      <w:del w:id="499" w:author="Charlotte Devitre" w:date="2024-08-05T16:38:00Z" w16du:dateUtc="2024-08-05T23:38:00Z">
        <w:r w:rsidR="00B90F91"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00B90F91"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00B90F91" w:rsidRPr="007B522C">
          <w:fldChar w:fldCharType="end"/>
        </w:r>
        <w:r w:rsidR="00B90F91" w:rsidRPr="007B522C">
          <w:rPr>
            <w:bCs/>
          </w:rPr>
          <w:delText xml:space="preserve">, </w:delText>
        </w:r>
        <w:r w:rsidR="00834561">
          <w:rPr>
            <w:bCs/>
          </w:rPr>
          <w:delText>fluid-</w:delText>
        </w:r>
      </w:del>
      <w:r w:rsidR="00834561">
        <w:rPr>
          <w:bCs/>
        </w:rPr>
        <w:t>inclusion</w:t>
      </w:r>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ins w:id="500" w:author="Charlotte Devitre" w:date="2024-08-05T16:38:00Z" w16du:dateUtc="2024-08-05T23:38:00Z">
        <w:r w:rsidR="00B90F91" w:rsidRPr="007B522C">
          <w:rPr>
            <w:bCs/>
          </w:rPr>
          <w:fldChar w:fldCharType="begin"/>
        </w:r>
        <w:r w:rsidR="00082014">
          <w:rPr>
            <w:bCs/>
          </w:rPr>
          <w:instrText xml:space="preserve"> ADDIN ZOTERO_ITEM CSL_CITATION {"citationID":"b8v2QBGs","properties":{"formattedCitation":"(Lynn {\\i{}et al.}, 2024)","plainCitation":"(Lynn et al., 2024)","noteIndex":0},"citationItems":[{"id":"arzDaMLZ/TWlYSbQs","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ins>
      <w:del w:id="501" w:author="Charlotte Devitre" w:date="2024-08-05T16:38:00Z" w16du:dateUtc="2024-08-05T23:38:00Z">
        <w:r w:rsidR="00B90F91"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00B90F91"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00B90F91" w:rsidRPr="007B522C">
          <w:fldChar w:fldCharType="end"/>
        </w:r>
      </w:del>
      <w:r w:rsidR="00B90F91" w:rsidRPr="007B522C">
        <w:rPr>
          <w:bCs/>
        </w:rPr>
        <w:t xml:space="preserve">. </w:t>
      </w:r>
      <w:r w:rsidR="0061717B">
        <w:rPr>
          <w:bCs/>
        </w:rPr>
        <w:t>F</w:t>
      </w:r>
      <w:r w:rsidR="004E38D9">
        <w:rPr>
          <w:bCs/>
        </w:rPr>
        <w:t>luid</w:t>
      </w:r>
      <w:ins w:id="502" w:author="Charlotte Devitre" w:date="2024-08-05T16:38:00Z" w16du:dateUtc="2024-08-05T23:38:00Z">
        <w:r w:rsidR="004F2B3A">
          <w:rPr>
            <w:bCs/>
          </w:rPr>
          <w:t xml:space="preserve"> </w:t>
        </w:r>
      </w:ins>
      <w:del w:id="503" w:author="Charlotte Devitre" w:date="2024-08-05T16:38:00Z" w16du:dateUtc="2024-08-05T23:38:00Z">
        <w:r w:rsidR="004E38D9">
          <w:rPr>
            <w:bCs/>
          </w:rPr>
          <w:delText>-</w:delText>
        </w:r>
      </w:del>
      <w:r w:rsidR="004E38D9">
        <w:rPr>
          <w:bCs/>
        </w:rPr>
        <w:t>inclusion</w:t>
      </w:r>
      <w:r w:rsidR="00B90F91" w:rsidRPr="007B522C">
        <w:rPr>
          <w:bCs/>
        </w:rPr>
        <w:t xml:space="preserve"> barometry would have been a critical addition to understanding the eruption and the system.  </w:t>
      </w:r>
    </w:p>
    <w:p w14:paraId="7CBF5C1E" w14:textId="69C46B7F"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ins w:id="504" w:author="Charlotte Devitre" w:date="2024-08-05T16:38:00Z" w16du:dateUtc="2024-08-05T23:38:00Z">
        <w:r w:rsidR="004F2B3A">
          <w:rPr>
            <w:bCs/>
            <w:lang w:val="en-GB"/>
          </w:rPr>
          <w:t xml:space="preserve"> </w:t>
        </w:r>
      </w:ins>
      <w:del w:id="505" w:author="Charlotte Devitre" w:date="2024-08-05T16:38:00Z" w16du:dateUtc="2024-08-05T23:38:00Z">
        <w:r w:rsidR="004E38D9">
          <w:rPr>
            <w:bCs/>
            <w:lang w:val="en-GB"/>
          </w:rPr>
          <w:delText>-</w:delText>
        </w:r>
      </w:del>
      <w:r w:rsidR="004E38D9">
        <w:rPr>
          <w:bCs/>
          <w:lang w:val="en-GB"/>
        </w:rPr>
        <w:t>inclusion</w:t>
      </w:r>
      <w:r w:rsidRPr="007B522C">
        <w:rPr>
          <w:bCs/>
          <w:lang w:val="en-GB"/>
        </w:rPr>
        <w:t xml:space="preserve"> barometry has utility as a rapid-response petrological monitoring method at many of the world’s most active and hazardous basaltic volcanoes (e.g., Galápagos, Réunion, Azores, Canary Islands, Iceland, Cabo Verde</w:t>
      </w:r>
      <w:ins w:id="506" w:author="Charlotte Devitre" w:date="2024-08-05T16:38:00Z" w16du:dateUtc="2024-08-05T23:38:00Z">
        <w:r w:rsidR="00082014">
          <w:rPr>
            <w:bCs/>
            <w:lang w:val="en-GB"/>
          </w:rPr>
          <w:t>, EAR</w:t>
        </w:r>
      </w:ins>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w:t>
      </w:r>
      <w:r w:rsidRPr="007B522C">
        <w:rPr>
          <w:bCs/>
          <w:lang w:val="en-GB"/>
        </w:rPr>
        <w:lastRenderedPageBreak/>
        <w:t xml:space="preserve">likely that the applicability of </w:t>
      </w:r>
      <w:ins w:id="507" w:author="Charlotte Devitre" w:date="2024-08-05T16:38:00Z" w16du:dateUtc="2024-08-05T23:38:00Z">
        <w:r w:rsidR="00E27685">
          <w:rPr>
            <w:bCs/>
            <w:lang w:val="en-GB"/>
          </w:rPr>
          <w:t>rapid-response fluid inclusion barometry</w:t>
        </w:r>
      </w:ins>
      <w:del w:id="508" w:author="Charlotte Devitre" w:date="2024-08-05T16:38:00Z" w16du:dateUtc="2024-08-05T23:38:00Z">
        <w:r w:rsidRPr="007B522C">
          <w:rPr>
            <w:bCs/>
            <w:lang w:val="en-GB"/>
          </w:rPr>
          <w:delText>this</w:delText>
        </w:r>
      </w:del>
      <w:r w:rsidRPr="007B522C">
        <w:rPr>
          <w:bCs/>
          <w:lang w:val="en-GB"/>
        </w:rPr>
        <w:t xml:space="preserve"> 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034A9D0B" w:rsidR="00120C08" w:rsidRPr="00B90F91" w:rsidRDefault="00B90F91" w:rsidP="00B90F91">
      <w:pPr>
        <w:pStyle w:val="Text"/>
        <w:spacing w:line="480" w:lineRule="auto"/>
        <w:jc w:val="both"/>
        <w:rPr>
          <w:bCs/>
          <w:lang w:val="fr-CH"/>
        </w:rPr>
      </w:pPr>
      <w:ins w:id="509" w:author="Charlotte Devitre" w:date="2024-08-05T16:38:00Z" w16du:dateUtc="2024-08-05T23:38: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082014">
          <w:rPr>
            <w:bCs/>
          </w:rPr>
          <w:instrText xml:space="preserve"> ADDIN ZOTERO_ITEM CSL_CITATION {"citationID":"BIqwgqKX","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082014">
          <w:rPr>
            <w:bCs/>
          </w:rPr>
          <w:instrText xml:space="preserve"> ADDIN ZOTERO_ITEM CSL_CITATION {"citationID":"fxI5Ie3k","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082014">
          <w:rPr>
            <w:bCs/>
          </w:rPr>
          <w:instrText xml:space="preserve"> ADDIN ZOTERO_ITEM CSL_CITATION {"citationID":"a19n0lgmdge","properties":{"formattedCitation":"(Pankhurst {\\i{}et al.}, 2022)","plainCitation":"(Pankhurst et al., 2022)","noteIndex":0},"citationItems":[{"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082014">
          <w:rPr>
            <w:bCs/>
          </w:rPr>
          <w:instrText xml:space="preserve"> ADDIN ZOTERO_ITEM CSL_CITATION {"citationID":"xpmEyB65","properties":{"formattedCitation":"(Liu {\\i{}et al.}, 2020)","plainCitation":"(Liu et al., 2020)","noteIndex":0},"citationItems":[{"id":"arzDaMLZ/oocpLhhv","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082014">
          <w:rPr>
            <w:bCs/>
            <w:lang w:val="fr-CH"/>
          </w:rPr>
          <w:instrText xml:space="preserve"> ADDIN ZOTERO_ITEM CSL_CITATION {"citationID":"B7xhcWxk","properties":{"formattedCitation":"(Corsaro and Miraglia, 2022)","plainCitation":"(Corsaro and Miraglia, 2022)","noteIndex":0},"citationItems":[{"id":"arzDaMLZ/Qz7cYeyy","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ins>
      <w:del w:id="510" w:author="Charlotte Devitre" w:date="2024-08-05T16:38:00Z" w16du:dateUtc="2024-08-05T23:38: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adds valuable quantitative storage depth information that provides a key advancement for volcano 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7A2728F"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ins w:id="511" w:author="Charlotte Devitre" w:date="2024-08-05T16:38:00Z" w16du:dateUtc="2024-08-05T23:38:00Z">
        <w:r w:rsidR="004F2B3A">
          <w:rPr>
            <w:lang w:val="en-GB"/>
          </w:rPr>
          <w:t xml:space="preserve"> </w:t>
        </w:r>
      </w:ins>
      <w:del w:id="512" w:author="Charlotte Devitre" w:date="2024-08-05T16:38:00Z" w16du:dateUtc="2024-08-05T23:38:00Z">
        <w:r w:rsidR="004E38D9">
          <w:rPr>
            <w:lang w:val="en-GB"/>
          </w:rPr>
          <w:delText>-</w:delText>
        </w:r>
      </w:del>
      <w:r w:rsidR="004E38D9">
        <w:rPr>
          <w:lang w:val="en-GB"/>
        </w:rPr>
        <w:t>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w:t>
      </w:r>
      <w:ins w:id="513" w:author="Charlotte Devitre" w:date="2024-08-05T16:38:00Z" w16du:dateUtc="2024-08-05T23:38:00Z">
        <w:r w:rsidRPr="00E92B49">
          <w:rPr>
            <w:lang w:val="en-GB"/>
          </w:rPr>
          <w:t>EP</w:t>
        </w:r>
        <w:r w:rsidR="00B75C42">
          <w:rPr>
            <w:lang w:val="en-GB"/>
          </w:rPr>
          <w:t>M</w:t>
        </w:r>
        <w:r w:rsidRPr="00E92B49">
          <w:rPr>
            <w:lang w:val="en-GB"/>
          </w:rPr>
          <w:t>A</w:t>
        </w:r>
      </w:ins>
      <w:del w:id="514" w:author="Charlotte Devitre" w:date="2024-08-05T16:38:00Z" w16du:dateUtc="2024-08-05T23:38:00Z">
        <w:r w:rsidRPr="00E92B49">
          <w:rPr>
            <w:lang w:val="en-GB"/>
          </w:rPr>
          <w:delText>EMPA</w:delText>
        </w:r>
      </w:del>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16C50204"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ins w:id="515" w:author="Charlotte Devitre" w:date="2024-08-05T16:38:00Z" w16du:dateUtc="2024-08-05T23:38:00Z">
        <w:r w:rsidR="004F2B3A">
          <w:rPr>
            <w:bCs/>
            <w:lang w:val="en-GB"/>
          </w:rPr>
          <w:t xml:space="preserve"> </w:t>
        </w:r>
      </w:ins>
      <w:del w:id="516" w:author="Charlotte Devitre" w:date="2024-08-05T16:38:00Z" w16du:dateUtc="2024-08-05T23:38:00Z">
        <w:r w:rsidR="00834561">
          <w:rPr>
            <w:bCs/>
            <w:lang w:val="en-GB"/>
          </w:rPr>
          <w:delText>-</w:delText>
        </w:r>
      </w:del>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ins w:id="517" w:author="Charlotte Devitre" w:date="2024-08-05T16:38:00Z" w16du:dateUtc="2024-08-05T23:38:00Z">
        <w:r w:rsidR="004F2B3A">
          <w:rPr>
            <w:bCs/>
            <w:lang w:val="en-GB"/>
          </w:rPr>
          <w:t xml:space="preserve"> </w:t>
        </w:r>
      </w:ins>
      <w:del w:id="518" w:author="Charlotte Devitre" w:date="2024-08-05T16:38:00Z" w16du:dateUtc="2024-08-05T23:38:00Z">
        <w:r w:rsidR="00834561">
          <w:rPr>
            <w:bCs/>
            <w:lang w:val="en-GB"/>
          </w:rPr>
          <w:delText>-</w:delText>
        </w:r>
      </w:del>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ins w:id="519" w:author="Charlotte Devitre" w:date="2024-08-05T16:38:00Z" w16du:dateUtc="2024-08-05T23:38:00Z">
        <w:r w:rsidR="004F2B3A">
          <w:rPr>
            <w:bCs/>
            <w:lang w:val="en-GB"/>
          </w:rPr>
          <w:t xml:space="preserve"> </w:t>
        </w:r>
      </w:ins>
      <w:del w:id="520" w:author="Charlotte Devitre" w:date="2024-08-05T16:38:00Z" w16du:dateUtc="2024-08-05T23:38:00Z">
        <w:r w:rsidR="004E38D9">
          <w:rPr>
            <w:bCs/>
            <w:lang w:val="en-GB"/>
          </w:rPr>
          <w:delText>-</w:delText>
        </w:r>
      </w:del>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w:t>
      </w:r>
      <w:del w:id="521" w:author="Charlotte Devitre" w:date="2024-08-05T16:38:00Z" w16du:dateUtc="2024-08-05T23:38:00Z">
        <w:r w:rsidRPr="00E92B49">
          <w:rPr>
            <w:lang w:val="en-GB"/>
          </w:rPr>
          <w:delText xml:space="preserve">also </w:delText>
        </w:r>
      </w:del>
      <w:r w:rsidRPr="00E92B49">
        <w:rPr>
          <w:lang w:val="en-GB"/>
        </w:rPr>
        <w:t xml:space="preserve">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22"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23370288" w14:textId="77777777" w:rsidR="00CA1DC0" w:rsidRPr="00CA1DC0" w:rsidRDefault="00E430E2" w:rsidP="00CA1DC0">
      <w:pPr>
        <w:pStyle w:val="Bibliography"/>
        <w:rPr>
          <w:del w:id="522" w:author="Charlotte Devitre" w:date="2024-08-05T16:38:00Z" w16du:dateUtc="2024-08-05T23:38:00Z"/>
          <w:rFonts w:ascii="Times New Roman" w:hAnsi="Times New Roman" w:cs="Times New Roman"/>
        </w:rPr>
      </w:pPr>
      <w:ins w:id="523" w:author="Charlotte Devitre" w:date="2024-08-05T16:38:00Z" w16du:dateUtc="2024-08-05T23:38:00Z">
        <w:r>
          <w:rPr>
            <w:rFonts w:ascii="Times New Roman" w:hAnsi="Times New Roman" w:cs="Times New Roman"/>
          </w:rPr>
          <w:t xml:space="preserve"> </w:t>
        </w:r>
      </w:ins>
      <w:del w:id="524" w:author="Charlotte Devitre" w:date="2024-08-05T16:38:00Z" w16du:dateUtc="2024-08-05T23:38:00Z">
        <w:r w:rsidR="00496D84" w:rsidRPr="001F7D93">
          <w:rPr>
            <w:color w:val="000000"/>
          </w:rPr>
          <w:fldChar w:fldCharType="begin"/>
        </w:r>
        <w:r w:rsidR="00C3296A">
          <w:delInstrText xml:space="preserve"> ADDIN ZOTERO_BIBL {"uncited":[],"omitted":[],"custom":[]} CSL_BIBLIOGRAPHY </w:delInstrText>
        </w:r>
        <w:r w:rsidR="00496D84" w:rsidRPr="001F7D93">
          <w:rPr>
            <w:color w:val="000000"/>
          </w:rPr>
          <w:fldChar w:fldCharType="separate"/>
        </w:r>
        <w:r w:rsidR="00CA1DC0" w:rsidRPr="00CA1DC0">
          <w:rPr>
            <w:rFonts w:ascii="Times New Roman" w:hAnsi="Times New Roman" w:cs="Times New Roman"/>
          </w:rPr>
          <w:delText xml:space="preserve">Anderson, K. R., Johanson, I. A., Patrick, M. R., Gu, M., Segall, P., Poland, M. P., Montgomery-Brown, E. K. &amp; Miklius, A. (2019). Magma reservoir failure and the onset of caldera collapse at Kīlauea Volcano in 2018. </w:delText>
        </w:r>
        <w:r w:rsidR="00CA1DC0" w:rsidRPr="00CA1DC0">
          <w:rPr>
            <w:rFonts w:ascii="Times New Roman" w:hAnsi="Times New Roman" w:cs="Times New Roman"/>
            <w:i/>
            <w:iCs/>
          </w:rPr>
          <w:delText>Science</w:delText>
        </w:r>
        <w:r w:rsidR="00CA1DC0" w:rsidRPr="00CA1DC0">
          <w:rPr>
            <w:rFonts w:ascii="Times New Roman" w:hAnsi="Times New Roman" w:cs="Times New Roman"/>
          </w:rPr>
          <w:delText xml:space="preserve">. American Association for the Advancement of Science </w:delText>
        </w:r>
        <w:r w:rsidR="00CA1DC0" w:rsidRPr="00CA1DC0">
          <w:rPr>
            <w:rFonts w:ascii="Times New Roman" w:hAnsi="Times New Roman" w:cs="Times New Roman"/>
            <w:b/>
            <w:bCs/>
          </w:rPr>
          <w:delText>366</w:delText>
        </w:r>
        <w:r w:rsidR="00CA1DC0" w:rsidRPr="00CA1DC0">
          <w:rPr>
            <w:rFonts w:ascii="Times New Roman" w:hAnsi="Times New Roman" w:cs="Times New Roman"/>
          </w:rPr>
          <w:delText>, eaaz1822.</w:delText>
        </w:r>
      </w:del>
    </w:p>
    <w:p w14:paraId="1068F121" w14:textId="77777777" w:rsidR="00CA1DC0" w:rsidRPr="00CA1DC0" w:rsidRDefault="00CA1DC0" w:rsidP="00CA1DC0">
      <w:pPr>
        <w:pStyle w:val="Bibliography"/>
        <w:rPr>
          <w:del w:id="525" w:author="Charlotte Devitre" w:date="2024-08-05T16:38:00Z" w16du:dateUtc="2024-08-05T23:38:00Z"/>
          <w:rFonts w:ascii="Times New Roman" w:hAnsi="Times New Roman" w:cs="Times New Roman"/>
        </w:rPr>
      </w:pPr>
      <w:del w:id="526" w:author="Charlotte Devitre" w:date="2024-08-05T16:38:00Z" w16du:dateUtc="2024-08-05T23:38:00Z">
        <w:r w:rsidRPr="00CA1DC0">
          <w:rPr>
            <w:rFonts w:ascii="Times New Roman" w:hAnsi="Times New Roman" w:cs="Times New Roman"/>
          </w:rPr>
          <w:delText xml:space="preserve">Anderson, K. R. &amp; Poland, M. P. (2016). Bayesian estimation of magma supply, storage, and eruption rates using a multiphysical volcano model: Kīlauea Volcano, 2000–2012.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447</w:delText>
        </w:r>
        <w:r w:rsidRPr="00CA1DC0">
          <w:rPr>
            <w:rFonts w:ascii="Times New Roman" w:hAnsi="Times New Roman" w:cs="Times New Roman"/>
          </w:rPr>
          <w:delText>, 161–171.</w:delText>
        </w:r>
      </w:del>
    </w:p>
    <w:p w14:paraId="24F72AAC" w14:textId="77777777" w:rsidR="00CA1DC0" w:rsidRPr="00CA1DC0" w:rsidRDefault="00CA1DC0" w:rsidP="00CA1DC0">
      <w:pPr>
        <w:pStyle w:val="Bibliography"/>
        <w:rPr>
          <w:del w:id="527" w:author="Charlotte Devitre" w:date="2024-08-05T16:38:00Z" w16du:dateUtc="2024-08-05T23:38:00Z"/>
          <w:rFonts w:ascii="Times New Roman" w:hAnsi="Times New Roman" w:cs="Times New Roman"/>
        </w:rPr>
      </w:pPr>
      <w:del w:id="528" w:author="Charlotte Devitre" w:date="2024-08-05T16:38:00Z" w16du:dateUtc="2024-08-05T23:38:00Z">
        <w:r w:rsidRPr="00CA1DC0">
          <w:rPr>
            <w:rFonts w:ascii="Times New Roman" w:hAnsi="Times New Roman" w:cs="Times New Roman"/>
          </w:rPr>
          <w:delText xml:space="preserve">Andrews, B. J. </w:delText>
        </w:r>
        <w:r w:rsidRPr="00CA1DC0">
          <w:rPr>
            <w:rFonts w:ascii="Times New Roman" w:hAnsi="Times New Roman" w:cs="Times New Roman"/>
            <w:i/>
            <w:iCs/>
          </w:rPr>
          <w:delText>et al.</w:delText>
        </w:r>
        <w:r w:rsidRPr="00CA1DC0">
          <w:rPr>
            <w:rFonts w:ascii="Times New Roman" w:hAnsi="Times New Roman" w:cs="Times New Roman"/>
          </w:rPr>
          <w:delText xml:space="preserve"> (2019). Rapid experimental determination of magmatic phase equilibria: coordinating a volcanic crisis response protocol. paper presented at the AGU Fall Meeting 2019. AGU.</w:delText>
        </w:r>
      </w:del>
    </w:p>
    <w:p w14:paraId="392CDE5A" w14:textId="77777777" w:rsidR="00CA1DC0" w:rsidRPr="00CA1DC0" w:rsidRDefault="00CA1DC0" w:rsidP="00CA1DC0">
      <w:pPr>
        <w:pStyle w:val="Bibliography"/>
        <w:rPr>
          <w:del w:id="529" w:author="Charlotte Devitre" w:date="2024-08-05T16:38:00Z" w16du:dateUtc="2024-08-05T23:38:00Z"/>
          <w:rFonts w:ascii="Times New Roman" w:hAnsi="Times New Roman" w:cs="Times New Roman"/>
        </w:rPr>
      </w:pPr>
      <w:del w:id="530" w:author="Charlotte Devitre" w:date="2024-08-05T16:38:00Z" w16du:dateUtc="2024-08-05T23:38:00Z">
        <w:r w:rsidRPr="00CA1DC0">
          <w:rPr>
            <w:rFonts w:ascii="Times New Roman" w:hAnsi="Times New Roman" w:cs="Times New Roman"/>
          </w:rPr>
          <w:delText xml:space="preserve">Aster, E. M., Wallace, P. J., Moore, L. R., Watkins, J., Gazel, E. &amp; Bodnar, R. J. (2016). Reconstructing CO2 concentrations in basaltic melt inclusions using Raman analysis of vapor bubbles.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323</w:delText>
        </w:r>
        <w:r w:rsidRPr="00CA1DC0">
          <w:rPr>
            <w:rFonts w:ascii="Times New Roman" w:hAnsi="Times New Roman" w:cs="Times New Roman"/>
          </w:rPr>
          <w:delText>, 148–162.</w:delText>
        </w:r>
      </w:del>
    </w:p>
    <w:p w14:paraId="095B02AF" w14:textId="77777777" w:rsidR="00CA1DC0" w:rsidRPr="00CA1DC0" w:rsidRDefault="00CA1DC0" w:rsidP="00CA1DC0">
      <w:pPr>
        <w:pStyle w:val="Bibliography"/>
        <w:rPr>
          <w:del w:id="531" w:author="Charlotte Devitre" w:date="2024-08-05T16:38:00Z" w16du:dateUtc="2024-08-05T23:38:00Z"/>
          <w:rFonts w:ascii="Times New Roman" w:hAnsi="Times New Roman" w:cs="Times New Roman"/>
        </w:rPr>
      </w:pPr>
      <w:del w:id="532" w:author="Charlotte Devitre" w:date="2024-08-05T16:38:00Z" w16du:dateUtc="2024-08-05T23:38:00Z">
        <w:r w:rsidRPr="00CA1DC0">
          <w:rPr>
            <w:rFonts w:ascii="Times New Roman" w:hAnsi="Times New Roman" w:cs="Times New Roman"/>
          </w:rPr>
          <w:delText xml:space="preserve">Baker, S. &amp; Amelung, F. (2012). Top-down inflation and deflation at the summit of Kīlauea Volcano, Hawai‘i observed with InSAR. </w:delText>
        </w:r>
        <w:r w:rsidRPr="00CA1DC0">
          <w:rPr>
            <w:rFonts w:ascii="Times New Roman" w:hAnsi="Times New Roman" w:cs="Times New Roman"/>
            <w:i/>
            <w:iCs/>
          </w:rPr>
          <w:delText>Journal of Geophysical Research: Solid Earth</w:delText>
        </w:r>
        <w:r w:rsidRPr="00CA1DC0">
          <w:rPr>
            <w:rFonts w:ascii="Times New Roman" w:hAnsi="Times New Roman" w:cs="Times New Roman"/>
          </w:rPr>
          <w:delText xml:space="preserve"> </w:delText>
        </w:r>
        <w:r w:rsidRPr="00CA1DC0">
          <w:rPr>
            <w:rFonts w:ascii="Times New Roman" w:hAnsi="Times New Roman" w:cs="Times New Roman"/>
            <w:b/>
            <w:bCs/>
          </w:rPr>
          <w:delText>117</w:delText>
        </w:r>
        <w:r w:rsidRPr="00CA1DC0">
          <w:rPr>
            <w:rFonts w:ascii="Times New Roman" w:hAnsi="Times New Roman" w:cs="Times New Roman"/>
          </w:rPr>
          <w:delText>.</w:delText>
        </w:r>
      </w:del>
    </w:p>
    <w:p w14:paraId="03829AD7" w14:textId="77777777" w:rsidR="00CA1DC0" w:rsidRPr="00CA1DC0" w:rsidRDefault="00CA1DC0" w:rsidP="00CA1DC0">
      <w:pPr>
        <w:pStyle w:val="Bibliography"/>
        <w:rPr>
          <w:del w:id="533" w:author="Charlotte Devitre" w:date="2024-08-05T16:38:00Z" w16du:dateUtc="2024-08-05T23:38:00Z"/>
          <w:rFonts w:ascii="Times New Roman" w:hAnsi="Times New Roman" w:cs="Times New Roman"/>
        </w:rPr>
      </w:pPr>
      <w:del w:id="534" w:author="Charlotte Devitre" w:date="2024-08-05T16:38:00Z" w16du:dateUtc="2024-08-05T23:38:00Z">
        <w:r w:rsidRPr="00CA1DC0">
          <w:rPr>
            <w:rFonts w:ascii="Times New Roman" w:hAnsi="Times New Roman" w:cs="Times New Roman"/>
          </w:rPr>
          <w:delText xml:space="preserve">Cooper, K. M. </w:delText>
        </w:r>
        <w:r w:rsidRPr="00CA1DC0">
          <w:rPr>
            <w:rFonts w:ascii="Times New Roman" w:hAnsi="Times New Roman" w:cs="Times New Roman"/>
            <w:i/>
            <w:iCs/>
          </w:rPr>
          <w:delText>et al.</w:delText>
        </w:r>
        <w:r w:rsidRPr="00CA1DC0">
          <w:rPr>
            <w:rFonts w:ascii="Times New Roman" w:hAnsi="Times New Roman" w:cs="Times New Roman"/>
          </w:rPr>
          <w:delText xml:space="preserve"> (2023). Coordinating science during an eruption: lessons from the 2020–2021 Kīlauea volcanic eruption.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5</w:delText>
        </w:r>
        <w:r w:rsidRPr="00CA1DC0">
          <w:rPr>
            <w:rFonts w:ascii="Times New Roman" w:hAnsi="Times New Roman" w:cs="Times New Roman"/>
          </w:rPr>
          <w:delText>, 29.</w:delText>
        </w:r>
      </w:del>
    </w:p>
    <w:p w14:paraId="447AE47A" w14:textId="77777777" w:rsidR="00CA1DC0" w:rsidRPr="00CA1DC0" w:rsidRDefault="00CA1DC0" w:rsidP="00CA1DC0">
      <w:pPr>
        <w:pStyle w:val="Bibliography"/>
        <w:rPr>
          <w:del w:id="535" w:author="Charlotte Devitre" w:date="2024-08-05T16:38:00Z" w16du:dateUtc="2024-08-05T23:38:00Z"/>
          <w:rFonts w:ascii="Times New Roman" w:hAnsi="Times New Roman" w:cs="Times New Roman"/>
        </w:rPr>
      </w:pPr>
      <w:del w:id="536" w:author="Charlotte Devitre" w:date="2024-08-05T16:38:00Z" w16du:dateUtc="2024-08-05T23:38:00Z">
        <w:r w:rsidRPr="00CA1DC0">
          <w:rPr>
            <w:rFonts w:ascii="Times New Roman" w:hAnsi="Times New Roman" w:cs="Times New Roman"/>
          </w:rPr>
          <w:delText xml:space="preserve">Corsaro, R. A. &amp; Miraglia, L. (2022). Near Real-Time Petrologic Monitoring on Volcanic Glass to Infer Magmatic Processes During the February–April 2021 Paroxysms of the South-East Crater, Etna. </w:delText>
        </w:r>
        <w:r w:rsidRPr="00CA1DC0">
          <w:rPr>
            <w:rFonts w:ascii="Times New Roman" w:hAnsi="Times New Roman" w:cs="Times New Roman"/>
            <w:i/>
            <w:iCs/>
          </w:rPr>
          <w:delText>Frontiers in Earth Science</w:delText>
        </w:r>
        <w:r w:rsidRPr="00CA1DC0">
          <w:rPr>
            <w:rFonts w:ascii="Times New Roman" w:hAnsi="Times New Roman" w:cs="Times New Roman"/>
          </w:rPr>
          <w:delText xml:space="preserve">. Frontiers </w:delText>
        </w:r>
        <w:r w:rsidRPr="00CA1DC0">
          <w:rPr>
            <w:rFonts w:ascii="Times New Roman" w:hAnsi="Times New Roman" w:cs="Times New Roman"/>
            <w:b/>
            <w:bCs/>
          </w:rPr>
          <w:delText>10</w:delText>
        </w:r>
        <w:r w:rsidRPr="00CA1DC0">
          <w:rPr>
            <w:rFonts w:ascii="Times New Roman" w:hAnsi="Times New Roman" w:cs="Times New Roman"/>
          </w:rPr>
          <w:delText>.</w:delText>
        </w:r>
      </w:del>
    </w:p>
    <w:p w14:paraId="399BE2E7" w14:textId="77777777" w:rsidR="00CA1DC0" w:rsidRPr="00CA1DC0" w:rsidRDefault="00CA1DC0" w:rsidP="00CA1DC0">
      <w:pPr>
        <w:pStyle w:val="Bibliography"/>
        <w:rPr>
          <w:del w:id="537" w:author="Charlotte Devitre" w:date="2024-08-05T16:38:00Z" w16du:dateUtc="2024-08-05T23:38:00Z"/>
          <w:rFonts w:ascii="Times New Roman" w:hAnsi="Times New Roman" w:cs="Times New Roman"/>
        </w:rPr>
      </w:pPr>
      <w:del w:id="538" w:author="Charlotte Devitre" w:date="2024-08-05T16:38:00Z" w16du:dateUtc="2024-08-05T23:38:00Z">
        <w:r w:rsidRPr="00CA1DC0">
          <w:rPr>
            <w:rFonts w:ascii="Times New Roman" w:hAnsi="Times New Roman" w:cs="Times New Roman"/>
          </w:rPr>
          <w:delText xml:space="preserve">Dayton, K. </w:delText>
        </w:r>
        <w:r w:rsidRPr="00CA1DC0">
          <w:rPr>
            <w:rFonts w:ascii="Times New Roman" w:hAnsi="Times New Roman" w:cs="Times New Roman"/>
            <w:i/>
            <w:iCs/>
          </w:rPr>
          <w:delText>et al.</w:delText>
        </w:r>
        <w:r w:rsidRPr="00CA1DC0">
          <w:rPr>
            <w:rFonts w:ascii="Times New Roman" w:hAnsi="Times New Roman" w:cs="Times New Roman"/>
          </w:rPr>
          <w:delText xml:space="preserve"> (2023). Deep magma storage during the 2021 La Palma eruption. </w:delText>
        </w:r>
        <w:r w:rsidRPr="00CA1DC0">
          <w:rPr>
            <w:rFonts w:ascii="Times New Roman" w:hAnsi="Times New Roman" w:cs="Times New Roman"/>
            <w:i/>
            <w:iCs/>
          </w:rPr>
          <w:delText>Science Advances</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9</w:delText>
        </w:r>
        <w:r w:rsidRPr="00CA1DC0">
          <w:rPr>
            <w:rFonts w:ascii="Times New Roman" w:hAnsi="Times New Roman" w:cs="Times New Roman"/>
          </w:rPr>
          <w:delText>, eade7641.</w:delText>
        </w:r>
      </w:del>
    </w:p>
    <w:p w14:paraId="2C5C95CE" w14:textId="77777777" w:rsidR="00CA1DC0" w:rsidRPr="00CA1DC0" w:rsidRDefault="00CA1DC0" w:rsidP="00CA1DC0">
      <w:pPr>
        <w:pStyle w:val="Bibliography"/>
        <w:rPr>
          <w:del w:id="539" w:author="Charlotte Devitre" w:date="2024-08-05T16:38:00Z" w16du:dateUtc="2024-08-05T23:38:00Z"/>
          <w:rFonts w:ascii="Times New Roman" w:hAnsi="Times New Roman" w:cs="Times New Roman"/>
        </w:rPr>
      </w:pPr>
      <w:del w:id="540" w:author="Charlotte Devitre" w:date="2024-08-05T16:38:00Z" w16du:dateUtc="2024-08-05T23:38:00Z">
        <w:r w:rsidRPr="00CA1DC0">
          <w:rPr>
            <w:rFonts w:ascii="Times New Roman" w:hAnsi="Times New Roman" w:cs="Times New Roman"/>
            <w:lang w:val="fr-CH"/>
          </w:rPr>
          <w:delText xml:space="preserve">DeVitre, C. L. </w:delText>
        </w:r>
        <w:r w:rsidRPr="00CA1DC0">
          <w:rPr>
            <w:rFonts w:ascii="Times New Roman" w:hAnsi="Times New Roman" w:cs="Times New Roman"/>
            <w:i/>
            <w:iCs/>
            <w:lang w:val="fr-CH"/>
          </w:rPr>
          <w:delText>et al.</w:delText>
        </w:r>
        <w:r w:rsidRPr="00CA1DC0">
          <w:rPr>
            <w:rFonts w:ascii="Times New Roman" w:hAnsi="Times New Roman" w:cs="Times New Roman"/>
            <w:lang w:val="fr-CH"/>
          </w:rPr>
          <w:delText xml:space="preserve"> </w:delText>
        </w:r>
        <w:r w:rsidRPr="00CA1DC0">
          <w:rPr>
            <w:rFonts w:ascii="Times New Roman" w:hAnsi="Times New Roman" w:cs="Times New Roman"/>
          </w:rPr>
          <w:delText xml:space="preserve">(2023). Oceanic intraplate explosive eruptions fed directly from the mantle. </w:delText>
        </w:r>
        <w:r w:rsidRPr="00CA1DC0">
          <w:rPr>
            <w:rFonts w:ascii="Times New Roman" w:hAnsi="Times New Roman" w:cs="Times New Roman"/>
            <w:i/>
            <w:iCs/>
          </w:rPr>
          <w:delText>Proceedings of the National Academy of Sciences</w:delText>
        </w:r>
        <w:r w:rsidRPr="00CA1DC0">
          <w:rPr>
            <w:rFonts w:ascii="Times New Roman" w:hAnsi="Times New Roman" w:cs="Times New Roman"/>
          </w:rPr>
          <w:delText xml:space="preserve">. Proceedings of the National Academy of Sciences </w:delText>
        </w:r>
        <w:r w:rsidRPr="00CA1DC0">
          <w:rPr>
            <w:rFonts w:ascii="Times New Roman" w:hAnsi="Times New Roman" w:cs="Times New Roman"/>
            <w:b/>
            <w:bCs/>
          </w:rPr>
          <w:delText>120</w:delText>
        </w:r>
        <w:r w:rsidRPr="00CA1DC0">
          <w:rPr>
            <w:rFonts w:ascii="Times New Roman" w:hAnsi="Times New Roman" w:cs="Times New Roman"/>
          </w:rPr>
          <w:delText>, e2302093120.</w:delText>
        </w:r>
      </w:del>
    </w:p>
    <w:p w14:paraId="76EBCA29" w14:textId="77777777" w:rsidR="00CA1DC0" w:rsidRPr="00CA1DC0" w:rsidRDefault="00CA1DC0" w:rsidP="00CA1DC0">
      <w:pPr>
        <w:pStyle w:val="Bibliography"/>
        <w:rPr>
          <w:del w:id="541" w:author="Charlotte Devitre" w:date="2024-08-05T16:38:00Z" w16du:dateUtc="2024-08-05T23:38:00Z"/>
          <w:rFonts w:ascii="Times New Roman" w:hAnsi="Times New Roman" w:cs="Times New Roman"/>
        </w:rPr>
      </w:pPr>
      <w:del w:id="542" w:author="Charlotte Devitre" w:date="2024-08-05T16:38:00Z" w16du:dateUtc="2024-08-05T23:38:00Z">
        <w:r w:rsidRPr="00CA1DC0">
          <w:rPr>
            <w:rFonts w:ascii="Times New Roman" w:hAnsi="Times New Roman" w:cs="Times New Roman"/>
            <w:lang w:val="fr-CH"/>
          </w:rPr>
          <w:delText xml:space="preserve">DeVitre, C. L., Allison, C. M. &amp; Gazel, E. (2021). </w:delText>
        </w:r>
        <w:r w:rsidRPr="00CA1DC0">
          <w:rPr>
            <w:rFonts w:ascii="Times New Roman" w:hAnsi="Times New Roman" w:cs="Times New Roman"/>
          </w:rPr>
          <w:delText xml:space="preserve">A high-precision CO2 densimeter for Raman spectroscopy using a Fluid Density Calibration Apparatus. </w:delText>
        </w:r>
        <w:r w:rsidRPr="00CA1DC0">
          <w:rPr>
            <w:rFonts w:ascii="Times New Roman" w:hAnsi="Times New Roman" w:cs="Times New Roman"/>
            <w:i/>
            <w:iCs/>
          </w:rPr>
          <w:delText>Chemical Geology</w:delText>
        </w:r>
        <w:r w:rsidRPr="00CA1DC0">
          <w:rPr>
            <w:rFonts w:ascii="Times New Roman" w:hAnsi="Times New Roman" w:cs="Times New Roman"/>
          </w:rPr>
          <w:delText xml:space="preserve"> </w:delText>
        </w:r>
        <w:r w:rsidRPr="00CA1DC0">
          <w:rPr>
            <w:rFonts w:ascii="Times New Roman" w:hAnsi="Times New Roman" w:cs="Times New Roman"/>
            <w:b/>
            <w:bCs/>
          </w:rPr>
          <w:delText>584</w:delText>
        </w:r>
        <w:r w:rsidRPr="00CA1DC0">
          <w:rPr>
            <w:rFonts w:ascii="Times New Roman" w:hAnsi="Times New Roman" w:cs="Times New Roman"/>
          </w:rPr>
          <w:delText>, 120522.</w:delText>
        </w:r>
      </w:del>
    </w:p>
    <w:p w14:paraId="4EB78E4A" w14:textId="778325B7" w:rsidR="00CA1DC0" w:rsidRPr="00CA1DC0" w:rsidRDefault="00CA1DC0" w:rsidP="00CA1DC0">
      <w:pPr>
        <w:pStyle w:val="Bibliography"/>
        <w:rPr>
          <w:del w:id="543" w:author="Charlotte Devitre" w:date="2024-08-05T16:38:00Z" w16du:dateUtc="2024-08-05T23:38:00Z"/>
          <w:rFonts w:ascii="Times New Roman" w:hAnsi="Times New Roman" w:cs="Times New Roman"/>
        </w:rPr>
      </w:pPr>
      <w:del w:id="544" w:author="Charlotte Devitre" w:date="2024-08-05T16:38:00Z" w16du:dateUtc="2024-08-05T23:38:00Z">
        <w:r w:rsidRPr="00CA1DC0">
          <w:rPr>
            <w:rFonts w:ascii="Times New Roman" w:hAnsi="Times New Roman" w:cs="Times New Roman"/>
          </w:rPr>
          <w:delText xml:space="preserve">DeVitre, C. L. &amp; Wieser, P. E. (2024). Reliability of Raman analyses of CO2-rich fluid inclusions as a geobarometer at Kīlauea. </w:delText>
        </w:r>
        <w:r w:rsidRPr="00CA1DC0">
          <w:rPr>
            <w:rFonts w:ascii="Times New Roman" w:hAnsi="Times New Roman" w:cs="Times New Roman"/>
            <w:i/>
            <w:iCs/>
          </w:rPr>
          <w:delText>Geochemical Perspectives Letters</w:delText>
        </w:r>
        <w:r w:rsidRPr="00CA1DC0">
          <w:rPr>
            <w:rFonts w:ascii="Times New Roman" w:hAnsi="Times New Roman" w:cs="Times New Roman"/>
          </w:rPr>
          <w:delText xml:space="preserve"> </w:delText>
        </w:r>
        <w:r w:rsidRPr="00CA1DC0">
          <w:rPr>
            <w:rFonts w:ascii="Times New Roman" w:hAnsi="Times New Roman" w:cs="Times New Roman"/>
            <w:b/>
            <w:bCs/>
          </w:rPr>
          <w:delText>29</w:delText>
        </w:r>
        <w:r w:rsidRPr="00CA1DC0">
          <w:rPr>
            <w:rFonts w:ascii="Times New Roman" w:hAnsi="Times New Roman" w:cs="Times New Roman"/>
          </w:rPr>
          <w:delText>, 1–8.</w:delText>
        </w:r>
      </w:del>
    </w:p>
    <w:p w14:paraId="72DA8F69" w14:textId="77777777" w:rsidR="00CA1DC0" w:rsidRPr="00CA1DC0" w:rsidRDefault="00CA1DC0" w:rsidP="00CA1DC0">
      <w:pPr>
        <w:pStyle w:val="Bibliography"/>
        <w:rPr>
          <w:del w:id="545" w:author="Charlotte Devitre" w:date="2024-08-05T16:38:00Z" w16du:dateUtc="2024-08-05T23:38:00Z"/>
          <w:rFonts w:ascii="Times New Roman" w:hAnsi="Times New Roman" w:cs="Times New Roman"/>
        </w:rPr>
      </w:pPr>
      <w:del w:id="546" w:author="Charlotte Devitre" w:date="2024-08-05T16:38:00Z" w16du:dateUtc="2024-08-05T23:38:00Z">
        <w:r w:rsidRPr="00CA1DC0">
          <w:rPr>
            <w:rFonts w:ascii="Times New Roman" w:hAnsi="Times New Roman" w:cs="Times New Roman"/>
          </w:rPr>
          <w:delText xml:space="preserve">Dietterich, H. R. &amp; Neal, C. A. (2022). A look ahead to the next decade at US volcano observatories.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4</w:delText>
        </w:r>
        <w:r w:rsidRPr="00CA1DC0">
          <w:rPr>
            <w:rFonts w:ascii="Times New Roman" w:hAnsi="Times New Roman" w:cs="Times New Roman"/>
          </w:rPr>
          <w:delText>, 63.</w:delText>
        </w:r>
      </w:del>
    </w:p>
    <w:p w14:paraId="45BCA9E1" w14:textId="77777777" w:rsidR="00CA1DC0" w:rsidRPr="00CA1DC0" w:rsidRDefault="00CA1DC0" w:rsidP="00CA1DC0">
      <w:pPr>
        <w:pStyle w:val="Bibliography"/>
        <w:rPr>
          <w:del w:id="547" w:author="Charlotte Devitre" w:date="2024-08-05T16:38:00Z" w16du:dateUtc="2024-08-05T23:38:00Z"/>
          <w:rFonts w:ascii="Times New Roman" w:hAnsi="Times New Roman" w:cs="Times New Roman"/>
          <w:lang w:val="es-CR"/>
        </w:rPr>
      </w:pPr>
      <w:del w:id="548" w:author="Charlotte Devitre" w:date="2024-08-05T16:38:00Z" w16du:dateUtc="2024-08-05T23:38:00Z">
        <w:r w:rsidRPr="00CA1DC0">
          <w:rPr>
            <w:rFonts w:ascii="Times New Roman" w:hAnsi="Times New Roman" w:cs="Times New Roman"/>
          </w:rPr>
          <w:delText xml:space="preserve">Duan, Z. &amp; Zhang, Z. (2006). Equation of state of the H2O, CO2, and H2O–CO2 systems up to 10 GPa and 2573.15K: Molecular dynamics simulations with ab initio potential surface. </w:delText>
        </w:r>
        <w:r w:rsidRPr="00CA1DC0">
          <w:rPr>
            <w:rFonts w:ascii="Times New Roman" w:hAnsi="Times New Roman" w:cs="Times New Roman"/>
            <w:i/>
            <w:iCs/>
            <w:lang w:val="es-CR"/>
          </w:rPr>
          <w:delText>Geochimica et Cosmochimica Acta</w:delText>
        </w:r>
        <w:r w:rsidRPr="00CA1DC0">
          <w:rPr>
            <w:rFonts w:ascii="Times New Roman" w:hAnsi="Times New Roman" w:cs="Times New Roman"/>
            <w:lang w:val="es-CR"/>
          </w:rPr>
          <w:delText xml:space="preserve"> </w:delText>
        </w:r>
        <w:r w:rsidRPr="00CA1DC0">
          <w:rPr>
            <w:rFonts w:ascii="Times New Roman" w:hAnsi="Times New Roman" w:cs="Times New Roman"/>
            <w:b/>
            <w:bCs/>
            <w:lang w:val="es-CR"/>
          </w:rPr>
          <w:delText>70</w:delText>
        </w:r>
        <w:r w:rsidRPr="00CA1DC0">
          <w:rPr>
            <w:rFonts w:ascii="Times New Roman" w:hAnsi="Times New Roman" w:cs="Times New Roman"/>
            <w:lang w:val="es-CR"/>
          </w:rPr>
          <w:delText>, 2311–2324.</w:delText>
        </w:r>
      </w:del>
    </w:p>
    <w:p w14:paraId="71CDE498" w14:textId="77777777" w:rsidR="00CA1DC0" w:rsidRPr="00CA1DC0" w:rsidRDefault="00CA1DC0" w:rsidP="00CA1DC0">
      <w:pPr>
        <w:pStyle w:val="Bibliography"/>
        <w:rPr>
          <w:del w:id="549" w:author="Charlotte Devitre" w:date="2024-08-05T16:38:00Z" w16du:dateUtc="2024-08-05T23:38:00Z"/>
          <w:rFonts w:ascii="Times New Roman" w:hAnsi="Times New Roman" w:cs="Times New Roman"/>
        </w:rPr>
      </w:pPr>
      <w:del w:id="550" w:author="Charlotte Devitre" w:date="2024-08-05T16:38:00Z" w16du:dateUtc="2024-08-05T23:38:00Z">
        <w:r w:rsidRPr="00CA1DC0">
          <w:rPr>
            <w:rFonts w:ascii="Times New Roman" w:hAnsi="Times New Roman" w:cs="Times New Roman"/>
            <w:lang w:val="es-CR"/>
          </w:rPr>
          <w:delText xml:space="preserve">Esposito, R., Badescu, K., Boyce, J. W. &amp; Frezzotti, M.-L. (2023). </w:delText>
        </w:r>
        <w:r w:rsidRPr="00CA1DC0">
          <w:rPr>
            <w:rFonts w:ascii="Times New Roman" w:hAnsi="Times New Roman" w:cs="Times New Roman"/>
          </w:rPr>
          <w:delText xml:space="preserve">Chemical characterization of a magma recharging and mixing before an eruption: Insights from chronologically constrained melt inclusions. </w:delText>
        </w:r>
        <w:r w:rsidRPr="00CA1DC0">
          <w:rPr>
            <w:rFonts w:ascii="Times New Roman" w:hAnsi="Times New Roman" w:cs="Times New Roman"/>
            <w:i/>
            <w:iCs/>
          </w:rPr>
          <w:delText>Lithos</w:delText>
        </w:r>
        <w:r w:rsidRPr="00CA1DC0">
          <w:rPr>
            <w:rFonts w:ascii="Times New Roman" w:hAnsi="Times New Roman" w:cs="Times New Roman"/>
          </w:rPr>
          <w:delText xml:space="preserve"> </w:delText>
        </w:r>
        <w:r w:rsidRPr="00CA1DC0">
          <w:rPr>
            <w:rFonts w:ascii="Times New Roman" w:hAnsi="Times New Roman" w:cs="Times New Roman"/>
            <w:b/>
            <w:bCs/>
          </w:rPr>
          <w:delText>456–457</w:delText>
        </w:r>
        <w:r w:rsidRPr="00CA1DC0">
          <w:rPr>
            <w:rFonts w:ascii="Times New Roman" w:hAnsi="Times New Roman" w:cs="Times New Roman"/>
          </w:rPr>
          <w:delText>, 107301.</w:delText>
        </w:r>
      </w:del>
    </w:p>
    <w:p w14:paraId="02C77C7B" w14:textId="77777777" w:rsidR="00CA1DC0" w:rsidRPr="00CA1DC0" w:rsidRDefault="00CA1DC0" w:rsidP="00CA1DC0">
      <w:pPr>
        <w:pStyle w:val="Bibliography"/>
        <w:rPr>
          <w:del w:id="551" w:author="Charlotte Devitre" w:date="2024-08-05T16:38:00Z" w16du:dateUtc="2024-08-05T23:38:00Z"/>
          <w:rFonts w:ascii="Times New Roman" w:hAnsi="Times New Roman" w:cs="Times New Roman"/>
        </w:rPr>
      </w:pPr>
      <w:del w:id="552" w:author="Charlotte Devitre" w:date="2024-08-05T16:38:00Z" w16du:dateUtc="2024-08-05T23:38:00Z">
        <w:r w:rsidRPr="00CA1DC0">
          <w:rPr>
            <w:rFonts w:ascii="Times New Roman" w:hAnsi="Times New Roman" w:cs="Times New Roman"/>
          </w:rPr>
          <w:delText xml:space="preserve">Gansecki, C., Lee, R. L., Shea, T., Lundblad, S. P., Hon, K. &amp; Parcheta, C. (2019). The tangled tale of Kīlauea’s 2018 eruption as told by geochemical monitoring. </w:delText>
        </w:r>
        <w:r w:rsidRPr="00CA1DC0">
          <w:rPr>
            <w:rFonts w:ascii="Times New Roman" w:hAnsi="Times New Roman" w:cs="Times New Roman"/>
            <w:i/>
            <w:iCs/>
          </w:rPr>
          <w:delText>Science</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366</w:delText>
        </w:r>
        <w:r w:rsidRPr="00CA1DC0">
          <w:rPr>
            <w:rFonts w:ascii="Times New Roman" w:hAnsi="Times New Roman" w:cs="Times New Roman"/>
          </w:rPr>
          <w:delText>, eaaz0147.</w:delText>
        </w:r>
      </w:del>
    </w:p>
    <w:p w14:paraId="39FF2578" w14:textId="77777777" w:rsidR="00CA1DC0" w:rsidRPr="00CA1DC0" w:rsidRDefault="00CA1DC0" w:rsidP="00CA1DC0">
      <w:pPr>
        <w:pStyle w:val="Bibliography"/>
        <w:rPr>
          <w:del w:id="553" w:author="Charlotte Devitre" w:date="2024-08-05T16:38:00Z" w16du:dateUtc="2024-08-05T23:38:00Z"/>
          <w:rFonts w:ascii="Times New Roman" w:hAnsi="Times New Roman" w:cs="Times New Roman"/>
        </w:rPr>
      </w:pPr>
      <w:del w:id="554" w:author="Charlotte Devitre" w:date="2024-08-05T16:38:00Z" w16du:dateUtc="2024-08-05T23:38:00Z">
        <w:r w:rsidRPr="00CA1DC0">
          <w:rPr>
            <w:rFonts w:ascii="Times New Roman" w:hAnsi="Times New Roman" w:cs="Times New Roman"/>
          </w:rPr>
          <w:delText xml:space="preserve">Ghiorso, M. S. &amp; Gualda, G. A. R. (2015). An H2O–CO2 mixed fluid saturation model compatible with rhyolite-MELTS. </w:delText>
        </w:r>
        <w:r w:rsidRPr="00CA1DC0">
          <w:rPr>
            <w:rFonts w:ascii="Times New Roman" w:hAnsi="Times New Roman" w:cs="Times New Roman"/>
            <w:i/>
            <w:iCs/>
          </w:rPr>
          <w:delText>Contributions to Mineralogy and Petrology</w:delText>
        </w:r>
        <w:r w:rsidRPr="00CA1DC0">
          <w:rPr>
            <w:rFonts w:ascii="Times New Roman" w:hAnsi="Times New Roman" w:cs="Times New Roman"/>
          </w:rPr>
          <w:delText xml:space="preserve"> </w:delText>
        </w:r>
        <w:r w:rsidRPr="00CA1DC0">
          <w:rPr>
            <w:rFonts w:ascii="Times New Roman" w:hAnsi="Times New Roman" w:cs="Times New Roman"/>
            <w:b/>
            <w:bCs/>
          </w:rPr>
          <w:delText>169</w:delText>
        </w:r>
        <w:r w:rsidRPr="00CA1DC0">
          <w:rPr>
            <w:rFonts w:ascii="Times New Roman" w:hAnsi="Times New Roman" w:cs="Times New Roman"/>
          </w:rPr>
          <w:delText>, 53.</w:delText>
        </w:r>
      </w:del>
    </w:p>
    <w:p w14:paraId="0C4D3B93" w14:textId="77777777" w:rsidR="00CA1DC0" w:rsidRPr="00CA1DC0" w:rsidRDefault="00CA1DC0" w:rsidP="00CA1DC0">
      <w:pPr>
        <w:pStyle w:val="Bibliography"/>
        <w:rPr>
          <w:del w:id="555" w:author="Charlotte Devitre" w:date="2024-08-05T16:38:00Z" w16du:dateUtc="2024-08-05T23:38:00Z"/>
          <w:rFonts w:ascii="Times New Roman" w:hAnsi="Times New Roman" w:cs="Times New Roman"/>
        </w:rPr>
      </w:pPr>
      <w:del w:id="556" w:author="Charlotte Devitre" w:date="2024-08-05T16:38:00Z" w16du:dateUtc="2024-08-05T23:38:00Z">
        <w:r w:rsidRPr="00CA1DC0">
          <w:rPr>
            <w:rFonts w:ascii="Times New Roman" w:hAnsi="Times New Roman" w:cs="Times New Roman"/>
          </w:rPr>
          <w:delText xml:space="preserve">Helz, R. T., Clague, D. A., Sisson, T. W. &amp; Thornber, C. R. (2014). </w:delText>
        </w:r>
        <w:r w:rsidRPr="00CA1DC0">
          <w:rPr>
            <w:rFonts w:ascii="Times New Roman" w:hAnsi="Times New Roman" w:cs="Times New Roman"/>
            <w:i/>
            <w:iCs/>
          </w:rPr>
          <w:delText>Petrologic insights into basaltic volcanism at historically active Hawaiian volcanoes</w:delText>
        </w:r>
        <w:r w:rsidRPr="00CA1DC0">
          <w:rPr>
            <w:rFonts w:ascii="Times New Roman" w:hAnsi="Times New Roman" w:cs="Times New Roman"/>
          </w:rPr>
          <w:delText xml:space="preserve">. </w:delText>
        </w:r>
        <w:r w:rsidRPr="00CA1DC0">
          <w:rPr>
            <w:rFonts w:ascii="Times New Roman" w:hAnsi="Times New Roman" w:cs="Times New Roman"/>
            <w:i/>
            <w:iCs/>
          </w:rPr>
          <w:delText>Characteristics of Hawaiian volcanoes</w:delText>
        </w:r>
        <w:r w:rsidRPr="00CA1DC0">
          <w:rPr>
            <w:rFonts w:ascii="Times New Roman" w:hAnsi="Times New Roman" w:cs="Times New Roman"/>
          </w:rPr>
          <w:delText>. US Geological Survey, Professional Papers, 237–294.</w:delText>
        </w:r>
      </w:del>
    </w:p>
    <w:p w14:paraId="09F32BC1" w14:textId="77777777" w:rsidR="00CA1DC0" w:rsidRPr="00CA1DC0" w:rsidRDefault="00CA1DC0" w:rsidP="00CA1DC0">
      <w:pPr>
        <w:pStyle w:val="Bibliography"/>
        <w:rPr>
          <w:del w:id="557" w:author="Charlotte Devitre" w:date="2024-08-05T16:38:00Z" w16du:dateUtc="2024-08-05T23:38:00Z"/>
          <w:rFonts w:ascii="Times New Roman" w:hAnsi="Times New Roman" w:cs="Times New Roman"/>
        </w:rPr>
      </w:pPr>
      <w:del w:id="558" w:author="Charlotte Devitre" w:date="2024-08-05T16:38:00Z" w16du:dateUtc="2024-08-05T23:38:00Z">
        <w:r w:rsidRPr="00CA1DC0">
          <w:rPr>
            <w:rFonts w:ascii="Times New Roman" w:hAnsi="Times New Roman" w:cs="Times New Roman"/>
          </w:rPr>
          <w:delText xml:space="preserve">Iacovino, K., Matthews, S., Wieser, P. E., Moore, G. M. &amp; Bégué, F. (2021). VESIcal Part I: An Open-Source Thermodynamic Model Engine for Mixed Volatile (H2O-CO2) Solubility in Silicate Melts. </w:delText>
        </w:r>
        <w:r w:rsidRPr="00CA1DC0">
          <w:rPr>
            <w:rFonts w:ascii="Times New Roman" w:hAnsi="Times New Roman" w:cs="Times New Roman"/>
            <w:i/>
            <w:iCs/>
          </w:rPr>
          <w:delText>Earth and Space Science</w:delText>
        </w:r>
        <w:r w:rsidRPr="00CA1DC0">
          <w:rPr>
            <w:rFonts w:ascii="Times New Roman" w:hAnsi="Times New Roman" w:cs="Times New Roman"/>
          </w:rPr>
          <w:delText xml:space="preserve"> </w:delText>
        </w:r>
        <w:r w:rsidRPr="00CA1DC0">
          <w:rPr>
            <w:rFonts w:ascii="Times New Roman" w:hAnsi="Times New Roman" w:cs="Times New Roman"/>
            <w:b/>
            <w:bCs/>
          </w:rPr>
          <w:delText>8</w:delText>
        </w:r>
        <w:r w:rsidRPr="00CA1DC0">
          <w:rPr>
            <w:rFonts w:ascii="Times New Roman" w:hAnsi="Times New Roman" w:cs="Times New Roman"/>
          </w:rPr>
          <w:delText>, e2020EA001584.</w:delText>
        </w:r>
      </w:del>
    </w:p>
    <w:p w14:paraId="50E24B2D" w14:textId="77777777" w:rsidR="00CA1DC0" w:rsidRPr="00CA1DC0" w:rsidRDefault="00CA1DC0" w:rsidP="00CA1DC0">
      <w:pPr>
        <w:pStyle w:val="Bibliography"/>
        <w:rPr>
          <w:del w:id="559" w:author="Charlotte Devitre" w:date="2024-08-05T16:38:00Z" w16du:dateUtc="2024-08-05T23:38:00Z"/>
          <w:rFonts w:ascii="Times New Roman" w:hAnsi="Times New Roman" w:cs="Times New Roman"/>
        </w:rPr>
      </w:pPr>
      <w:del w:id="560" w:author="Charlotte Devitre" w:date="2024-08-05T16:38:00Z" w16du:dateUtc="2024-08-05T23:38:00Z">
        <w:r w:rsidRPr="00CA1DC0">
          <w:rPr>
            <w:rFonts w:ascii="Times New Roman" w:hAnsi="Times New Roman" w:cs="Times New Roman"/>
          </w:rPr>
          <w:delText xml:space="preserve">Lerner, A. H. </w:delText>
        </w:r>
        <w:r w:rsidRPr="00CA1DC0">
          <w:rPr>
            <w:rFonts w:ascii="Times New Roman" w:hAnsi="Times New Roman" w:cs="Times New Roman"/>
            <w:i/>
            <w:iCs/>
          </w:rPr>
          <w:delText>et al.</w:delText>
        </w:r>
        <w:r w:rsidRPr="00CA1DC0">
          <w:rPr>
            <w:rFonts w:ascii="Times New Roman" w:hAnsi="Times New Roman" w:cs="Times New Roman"/>
          </w:rPr>
          <w:delText xml:space="preserve"> (2021). The petrologic and degassing behavior of sulfur and other magmatic volatiles from the 2018 eruption of Kīlauea, Hawaiʻi: melt concentrations, magma storage depths, and magma recycling.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Springer </w:delText>
        </w:r>
        <w:r w:rsidRPr="00CA1DC0">
          <w:rPr>
            <w:rFonts w:ascii="Times New Roman" w:hAnsi="Times New Roman" w:cs="Times New Roman"/>
            <w:b/>
            <w:bCs/>
          </w:rPr>
          <w:delText>83</w:delText>
        </w:r>
        <w:r w:rsidRPr="00CA1DC0">
          <w:rPr>
            <w:rFonts w:ascii="Times New Roman" w:hAnsi="Times New Roman" w:cs="Times New Roman"/>
          </w:rPr>
          <w:delText>, 1–32.</w:delText>
        </w:r>
      </w:del>
    </w:p>
    <w:p w14:paraId="146AE2CE" w14:textId="77777777" w:rsidR="00CA1DC0" w:rsidRPr="00CA1DC0" w:rsidRDefault="00CA1DC0" w:rsidP="00CA1DC0">
      <w:pPr>
        <w:pStyle w:val="Bibliography"/>
        <w:rPr>
          <w:del w:id="561" w:author="Charlotte Devitre" w:date="2024-08-05T16:38:00Z" w16du:dateUtc="2024-08-05T23:38:00Z"/>
          <w:rFonts w:ascii="Times New Roman" w:hAnsi="Times New Roman" w:cs="Times New Roman"/>
        </w:rPr>
      </w:pPr>
      <w:del w:id="562" w:author="Charlotte Devitre" w:date="2024-08-05T16:38:00Z" w16du:dateUtc="2024-08-05T23:38:00Z">
        <w:r w:rsidRPr="00CA1DC0">
          <w:rPr>
            <w:rFonts w:ascii="Times New Roman" w:hAnsi="Times New Roman" w:cs="Times New Roman"/>
          </w:rPr>
          <w:delText xml:space="preserve">Lerner, A. H., Sublett, D. M., Wallace, P. J., Cauley, C. &amp; Bodnar, R. J. (2024). Insights into magma storage depths and eruption controls at Kīlauea Volcano during explosive and effusive periods of the past 500 years based on melt and fluid inclusions.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628</w:delText>
        </w:r>
        <w:r w:rsidRPr="00CA1DC0">
          <w:rPr>
            <w:rFonts w:ascii="Times New Roman" w:hAnsi="Times New Roman" w:cs="Times New Roman"/>
          </w:rPr>
          <w:delText>, 118579.</w:delText>
        </w:r>
      </w:del>
    </w:p>
    <w:p w14:paraId="638BAA10" w14:textId="77777777" w:rsidR="00CA1DC0" w:rsidRPr="00CA1DC0" w:rsidRDefault="00CA1DC0" w:rsidP="00CA1DC0">
      <w:pPr>
        <w:pStyle w:val="Bibliography"/>
        <w:rPr>
          <w:del w:id="563" w:author="Charlotte Devitre" w:date="2024-08-05T16:38:00Z" w16du:dateUtc="2024-08-05T23:38:00Z"/>
          <w:rFonts w:ascii="Times New Roman" w:hAnsi="Times New Roman" w:cs="Times New Roman"/>
        </w:rPr>
      </w:pPr>
      <w:del w:id="564" w:author="Charlotte Devitre" w:date="2024-08-05T16:38:00Z" w16du:dateUtc="2024-08-05T23:38:00Z">
        <w:r w:rsidRPr="00CA1DC0">
          <w:rPr>
            <w:rFonts w:ascii="Times New Roman" w:hAnsi="Times New Roman" w:cs="Times New Roman"/>
          </w:rPr>
          <w:delText xml:space="preserve">Liu, E. J., Cashman, K. V., Miller, E., Moore, H., Edmonds, M., Kunz, B. E., Jenner, F. &amp; Chigna, G. (2020). Petrologic monitoring at Volcán de Fuego, Guatemala.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405</w:delText>
        </w:r>
        <w:r w:rsidRPr="00CA1DC0">
          <w:rPr>
            <w:rFonts w:ascii="Times New Roman" w:hAnsi="Times New Roman" w:cs="Times New Roman"/>
          </w:rPr>
          <w:delText>, 107044.</w:delText>
        </w:r>
      </w:del>
    </w:p>
    <w:p w14:paraId="00080E9E" w14:textId="77777777" w:rsidR="00CA1DC0" w:rsidRPr="00CA1DC0" w:rsidRDefault="00CA1DC0" w:rsidP="00CA1DC0">
      <w:pPr>
        <w:pStyle w:val="Bibliography"/>
        <w:rPr>
          <w:del w:id="565" w:author="Charlotte Devitre" w:date="2024-08-05T16:38:00Z" w16du:dateUtc="2024-08-05T23:38:00Z"/>
          <w:rFonts w:ascii="Times New Roman" w:hAnsi="Times New Roman" w:cs="Times New Roman"/>
        </w:rPr>
      </w:pPr>
      <w:del w:id="566" w:author="Charlotte Devitre" w:date="2024-08-05T16:38:00Z" w16du:dateUtc="2024-08-05T23:38:00Z">
        <w:r w:rsidRPr="00CA1DC0">
          <w:rPr>
            <w:rFonts w:ascii="Times New Roman" w:hAnsi="Times New Roman" w:cs="Times New Roman"/>
          </w:rPr>
          <w:delText xml:space="preserve">Lynn, K. J., Nadeau, P. A., Ruth, D. C. S., Chang, J. C., Dotray, P. J. &amp; Johanson, I. A. (2024). Olivine diffusion constrains months-scale magma transport within Kīlauea volcano’s summit reservoir system prior to the 2020 eruption.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6</w:delText>
        </w:r>
        <w:r w:rsidRPr="00CA1DC0">
          <w:rPr>
            <w:rFonts w:ascii="Times New Roman" w:hAnsi="Times New Roman" w:cs="Times New Roman"/>
          </w:rPr>
          <w:delText>, 31.</w:delText>
        </w:r>
      </w:del>
    </w:p>
    <w:p w14:paraId="50257EF7" w14:textId="77777777" w:rsidR="00CA1DC0" w:rsidRPr="00CA1DC0" w:rsidRDefault="00CA1DC0" w:rsidP="00CA1DC0">
      <w:pPr>
        <w:pStyle w:val="Bibliography"/>
        <w:rPr>
          <w:del w:id="567" w:author="Charlotte Devitre" w:date="2024-08-05T16:38:00Z" w16du:dateUtc="2024-08-05T23:38:00Z"/>
          <w:rFonts w:ascii="Times New Roman" w:hAnsi="Times New Roman" w:cs="Times New Roman"/>
        </w:rPr>
      </w:pPr>
      <w:del w:id="568" w:author="Charlotte Devitre" w:date="2024-08-05T16:38:00Z" w16du:dateUtc="2024-08-05T23:38:00Z">
        <w:r w:rsidRPr="00CA1DC0">
          <w:rPr>
            <w:rFonts w:ascii="Times New Roman" w:hAnsi="Times New Roman" w:cs="Times New Roman"/>
          </w:rPr>
          <w:delText xml:space="preserve">Mourey, A. J., Shea, T., Costa, F., Shiro, B. &amp; Longman, R. J. (2023). Years of magma intrusion primed Kīlauea Volcano (Hawai’i) for the 2018 eruption: evidence from olivine diffusion chronometry and monitoring data.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5</w:delText>
        </w:r>
        <w:r w:rsidRPr="00CA1DC0">
          <w:rPr>
            <w:rFonts w:ascii="Times New Roman" w:hAnsi="Times New Roman" w:cs="Times New Roman"/>
          </w:rPr>
          <w:delText>, 18.</w:delText>
        </w:r>
      </w:del>
    </w:p>
    <w:p w14:paraId="4984B315" w14:textId="7D4ADE81" w:rsidR="00CA1DC0" w:rsidRPr="00CA1DC0" w:rsidRDefault="00CA1DC0" w:rsidP="00CA1DC0">
      <w:pPr>
        <w:pStyle w:val="Bibliography"/>
        <w:rPr>
          <w:del w:id="569" w:author="Charlotte Devitre" w:date="2024-08-05T16:38:00Z" w16du:dateUtc="2024-08-05T23:38:00Z"/>
          <w:rFonts w:ascii="Times New Roman" w:hAnsi="Times New Roman" w:cs="Times New Roman"/>
          <w:lang w:val="es-CR"/>
        </w:rPr>
      </w:pPr>
      <w:del w:id="570" w:author="Charlotte Devitre" w:date="2024-08-05T16:38:00Z" w16du:dateUtc="2024-08-05T23:38:00Z">
        <w:r w:rsidRPr="00CA1DC0">
          <w:rPr>
            <w:rFonts w:ascii="Times New Roman" w:hAnsi="Times New Roman" w:cs="Times New Roman"/>
          </w:rPr>
          <w:delText xml:space="preserve">Pankhurst, M. J. </w:delText>
        </w:r>
        <w:r w:rsidRPr="00CA1DC0">
          <w:rPr>
            <w:rFonts w:ascii="Times New Roman" w:hAnsi="Times New Roman" w:cs="Times New Roman"/>
            <w:i/>
            <w:iCs/>
          </w:rPr>
          <w:delText>et al.</w:delText>
        </w:r>
        <w:r w:rsidRPr="00CA1DC0">
          <w:rPr>
            <w:rFonts w:ascii="Times New Roman" w:hAnsi="Times New Roman" w:cs="Times New Roman"/>
          </w:rPr>
          <w:delText xml:space="preserve"> (2022). </w:delText>
        </w:r>
        <w:r w:rsidR="001E7259">
          <w:rPr>
            <w:rFonts w:ascii="Times New Roman" w:hAnsi="Times New Roman" w:cs="Times New Roman"/>
          </w:rPr>
          <w:delText>Rapid-response</w:delText>
        </w:r>
        <w:r w:rsidRPr="00CA1DC0">
          <w:rPr>
            <w:rFonts w:ascii="Times New Roman" w:hAnsi="Times New Roman" w:cs="Times New Roman"/>
          </w:rPr>
          <w:delText xml:space="preserve"> petrology for the opening eruptive phase of the 2021 Cumbre Vieja eruption, La Palma, Canary Islands. </w:delText>
        </w:r>
        <w:r w:rsidRPr="00CA1DC0">
          <w:rPr>
            <w:rFonts w:ascii="Times New Roman" w:hAnsi="Times New Roman" w:cs="Times New Roman"/>
            <w:i/>
            <w:iCs/>
            <w:lang w:val="es-CR"/>
          </w:rPr>
          <w:delText>Volcanica</w:delText>
        </w:r>
        <w:r w:rsidRPr="00CA1DC0">
          <w:rPr>
            <w:rFonts w:ascii="Times New Roman" w:hAnsi="Times New Roman" w:cs="Times New Roman"/>
            <w:lang w:val="es-CR"/>
          </w:rPr>
          <w:delText xml:space="preserve"> </w:delText>
        </w:r>
        <w:r w:rsidRPr="00CA1DC0">
          <w:rPr>
            <w:rFonts w:ascii="Times New Roman" w:hAnsi="Times New Roman" w:cs="Times New Roman"/>
            <w:b/>
            <w:bCs/>
            <w:lang w:val="es-CR"/>
          </w:rPr>
          <w:delText>5</w:delText>
        </w:r>
        <w:r w:rsidRPr="00CA1DC0">
          <w:rPr>
            <w:rFonts w:ascii="Times New Roman" w:hAnsi="Times New Roman" w:cs="Times New Roman"/>
            <w:lang w:val="es-CR"/>
          </w:rPr>
          <w:delText>, 1–10.</w:delText>
        </w:r>
      </w:del>
    </w:p>
    <w:p w14:paraId="02D6FC95" w14:textId="77777777" w:rsidR="00CA1DC0" w:rsidRPr="00CA1DC0" w:rsidRDefault="00CA1DC0" w:rsidP="00CA1DC0">
      <w:pPr>
        <w:pStyle w:val="Bibliography"/>
        <w:rPr>
          <w:del w:id="571" w:author="Charlotte Devitre" w:date="2024-08-05T16:38:00Z" w16du:dateUtc="2024-08-05T23:38:00Z"/>
          <w:rFonts w:ascii="Times New Roman" w:hAnsi="Times New Roman" w:cs="Times New Roman"/>
        </w:rPr>
      </w:pPr>
      <w:del w:id="572" w:author="Charlotte Devitre" w:date="2024-08-05T16:38:00Z" w16du:dateUtc="2024-08-05T23:38:00Z">
        <w:r w:rsidRPr="00CA1DC0">
          <w:rPr>
            <w:rFonts w:ascii="Times New Roman" w:hAnsi="Times New Roman" w:cs="Times New Roman"/>
            <w:lang w:val="es-CR"/>
          </w:rPr>
          <w:delText xml:space="preserve">Pietruszka, A. J., Heaton, D. E., Marske, J. P. &amp; Garcia, M. O. (2015). </w:delText>
        </w:r>
        <w:r w:rsidRPr="00CA1DC0">
          <w:rPr>
            <w:rFonts w:ascii="Times New Roman" w:hAnsi="Times New Roman" w:cs="Times New Roman"/>
          </w:rPr>
          <w:delText xml:space="preserve">Two magma bodies beneath the summit of Kīlauea Volcano unveiled by isotopically distinct melt deliveries from the mantle.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413</w:delText>
        </w:r>
        <w:r w:rsidRPr="00CA1DC0">
          <w:rPr>
            <w:rFonts w:ascii="Times New Roman" w:hAnsi="Times New Roman" w:cs="Times New Roman"/>
          </w:rPr>
          <w:delText>, 90–100.</w:delText>
        </w:r>
      </w:del>
    </w:p>
    <w:p w14:paraId="0CA48C57" w14:textId="77777777" w:rsidR="00CA1DC0" w:rsidRPr="00CA1DC0" w:rsidRDefault="00CA1DC0" w:rsidP="00CA1DC0">
      <w:pPr>
        <w:pStyle w:val="Bibliography"/>
        <w:rPr>
          <w:del w:id="573" w:author="Charlotte Devitre" w:date="2024-08-05T16:38:00Z" w16du:dateUtc="2024-08-05T23:38:00Z"/>
          <w:rFonts w:ascii="Times New Roman" w:hAnsi="Times New Roman" w:cs="Times New Roman"/>
        </w:rPr>
      </w:pPr>
      <w:del w:id="574" w:author="Charlotte Devitre" w:date="2024-08-05T16:38:00Z" w16du:dateUtc="2024-08-05T23:38:00Z">
        <w:r w:rsidRPr="00CA1DC0">
          <w:rPr>
            <w:rFonts w:ascii="Times New Roman" w:hAnsi="Times New Roman" w:cs="Times New Roman"/>
          </w:rPr>
          <w:delText xml:space="preserve">Pietruszka, A. J., Marske, J. P., Heaton, D. E., Garcia, M. O. &amp; Rhodes, J. M. (2018). An Isotopic Perspective into the Magmatic Evolution and Architecture of the Rift Zones of Kīlauea Volcano.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59</w:delText>
        </w:r>
        <w:r w:rsidRPr="00CA1DC0">
          <w:rPr>
            <w:rFonts w:ascii="Times New Roman" w:hAnsi="Times New Roman" w:cs="Times New Roman"/>
          </w:rPr>
          <w:delText>, 2311–2352.</w:delText>
        </w:r>
      </w:del>
    </w:p>
    <w:p w14:paraId="1FA89F88" w14:textId="77777777" w:rsidR="00CA1DC0" w:rsidRPr="00CA1DC0" w:rsidRDefault="00CA1DC0" w:rsidP="00CA1DC0">
      <w:pPr>
        <w:pStyle w:val="Bibliography"/>
        <w:rPr>
          <w:del w:id="575" w:author="Charlotte Devitre" w:date="2024-08-05T16:38:00Z" w16du:dateUtc="2024-08-05T23:38:00Z"/>
          <w:rFonts w:ascii="Times New Roman" w:hAnsi="Times New Roman" w:cs="Times New Roman"/>
        </w:rPr>
      </w:pPr>
      <w:del w:id="576" w:author="Charlotte Devitre" w:date="2024-08-05T16:38:00Z" w16du:dateUtc="2024-08-05T23:38:00Z">
        <w:r w:rsidRPr="00CA1DC0">
          <w:rPr>
            <w:rFonts w:ascii="Times New Roman" w:hAnsi="Times New Roman" w:cs="Times New Roman"/>
          </w:rPr>
          <w:delText xml:space="preserve">Pritchard, M. E., Mather, T. A., McNutt, S. R., Delgado, F. J. &amp; Reath, K. (2019). Thoughts on the criteria to determine the origin of volcanic unrest as magmatic or non-magmatic. </w:delText>
        </w:r>
        <w:r w:rsidRPr="00CA1DC0">
          <w:rPr>
            <w:rFonts w:ascii="Times New Roman" w:hAnsi="Times New Roman" w:cs="Times New Roman"/>
            <w:i/>
            <w:iCs/>
          </w:rPr>
          <w:delText>Philosophical Transactions of the Royal Society A: Mathematical, Physical and Engineering Sciences</w:delText>
        </w:r>
        <w:r w:rsidRPr="00CA1DC0">
          <w:rPr>
            <w:rFonts w:ascii="Times New Roman" w:hAnsi="Times New Roman" w:cs="Times New Roman"/>
          </w:rPr>
          <w:delText xml:space="preserve">. Royal Society </w:delText>
        </w:r>
        <w:r w:rsidRPr="00CA1DC0">
          <w:rPr>
            <w:rFonts w:ascii="Times New Roman" w:hAnsi="Times New Roman" w:cs="Times New Roman"/>
            <w:b/>
            <w:bCs/>
          </w:rPr>
          <w:delText>377</w:delText>
        </w:r>
        <w:r w:rsidRPr="00CA1DC0">
          <w:rPr>
            <w:rFonts w:ascii="Times New Roman" w:hAnsi="Times New Roman" w:cs="Times New Roman"/>
          </w:rPr>
          <w:delText>, 20180008.</w:delText>
        </w:r>
      </w:del>
    </w:p>
    <w:p w14:paraId="22FCD82D" w14:textId="77777777" w:rsidR="00CA1DC0" w:rsidRPr="00CA1DC0" w:rsidRDefault="00CA1DC0" w:rsidP="00CA1DC0">
      <w:pPr>
        <w:pStyle w:val="Bibliography"/>
        <w:rPr>
          <w:del w:id="577" w:author="Charlotte Devitre" w:date="2024-08-05T16:38:00Z" w16du:dateUtc="2024-08-05T23:38:00Z"/>
          <w:rFonts w:ascii="Times New Roman" w:hAnsi="Times New Roman" w:cs="Times New Roman"/>
        </w:rPr>
      </w:pPr>
      <w:del w:id="578" w:author="Charlotte Devitre" w:date="2024-08-05T16:38:00Z" w16du:dateUtc="2024-08-05T23:38:00Z">
        <w:r w:rsidRPr="00CA1DC0">
          <w:rPr>
            <w:rFonts w:ascii="Times New Roman" w:hAnsi="Times New Roman" w:cs="Times New Roman"/>
          </w:rPr>
          <w:delText xml:space="preserve">Re, G., Corsaro, R. A., D’Oriano, C. &amp; Pompilio, M. (2021). Petrological monitoring of active volcanoes: A review of existing procedures to achieve best practices and operative protocols during eruptions.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419</w:delText>
        </w:r>
        <w:r w:rsidRPr="00CA1DC0">
          <w:rPr>
            <w:rFonts w:ascii="Times New Roman" w:hAnsi="Times New Roman" w:cs="Times New Roman"/>
          </w:rPr>
          <w:delText>, 107365.</w:delText>
        </w:r>
      </w:del>
    </w:p>
    <w:p w14:paraId="58FDEE48" w14:textId="77777777" w:rsidR="00CA1DC0" w:rsidRPr="00CA1DC0" w:rsidRDefault="00CA1DC0" w:rsidP="00CA1DC0">
      <w:pPr>
        <w:pStyle w:val="Bibliography"/>
        <w:rPr>
          <w:del w:id="579" w:author="Charlotte Devitre" w:date="2024-08-05T16:38:00Z" w16du:dateUtc="2024-08-05T23:38:00Z"/>
          <w:rFonts w:ascii="Times New Roman" w:hAnsi="Times New Roman" w:cs="Times New Roman"/>
        </w:rPr>
      </w:pPr>
      <w:del w:id="580" w:author="Charlotte Devitre" w:date="2024-08-05T16:38:00Z" w16du:dateUtc="2024-08-05T23:38:00Z">
        <w:r w:rsidRPr="00CA1DC0">
          <w:rPr>
            <w:rFonts w:ascii="Times New Roman" w:hAnsi="Times New Roman" w:cs="Times New Roman"/>
          </w:rPr>
          <w:delText xml:space="preserve">Ryan, M. P. (1987). The elasticity and contractancy of Hawaiian olivine tholeiite, and its role in the stability and structural evolution of sub-caldera magma reservoirs and rift systems. In Volcanism in Hawaii. </w:delText>
        </w:r>
        <w:r w:rsidRPr="00CA1DC0">
          <w:rPr>
            <w:rFonts w:ascii="Times New Roman" w:hAnsi="Times New Roman" w:cs="Times New Roman"/>
            <w:i/>
            <w:iCs/>
          </w:rPr>
          <w:delText>US Geol. Surv. Prof. Pap.</w:delText>
        </w:r>
        <w:r w:rsidRPr="00CA1DC0">
          <w:rPr>
            <w:rFonts w:ascii="Times New Roman" w:hAnsi="Times New Roman" w:cs="Times New Roman"/>
          </w:rPr>
          <w:delText xml:space="preserve"> </w:delText>
        </w:r>
        <w:r w:rsidRPr="00CA1DC0">
          <w:rPr>
            <w:rFonts w:ascii="Times New Roman" w:hAnsi="Times New Roman" w:cs="Times New Roman"/>
            <w:b/>
            <w:bCs/>
          </w:rPr>
          <w:delText>1350</w:delText>
        </w:r>
        <w:r w:rsidRPr="00CA1DC0">
          <w:rPr>
            <w:rFonts w:ascii="Times New Roman" w:hAnsi="Times New Roman" w:cs="Times New Roman"/>
          </w:rPr>
          <w:delText>, 1395–1447.</w:delText>
        </w:r>
      </w:del>
    </w:p>
    <w:p w14:paraId="20AB1DA2" w14:textId="77777777" w:rsidR="00CA1DC0" w:rsidRPr="00CA1DC0" w:rsidRDefault="00CA1DC0" w:rsidP="00CA1DC0">
      <w:pPr>
        <w:pStyle w:val="Bibliography"/>
        <w:rPr>
          <w:del w:id="581" w:author="Charlotte Devitre" w:date="2024-08-05T16:38:00Z" w16du:dateUtc="2024-08-05T23:38:00Z"/>
          <w:rFonts w:ascii="Times New Roman" w:hAnsi="Times New Roman" w:cs="Times New Roman"/>
        </w:rPr>
      </w:pPr>
      <w:del w:id="582" w:author="Charlotte Devitre" w:date="2024-08-05T16:38:00Z" w16du:dateUtc="2024-08-05T23:38:00Z">
        <w:r w:rsidRPr="00CA1DC0">
          <w:rPr>
            <w:rFonts w:ascii="Times New Roman" w:hAnsi="Times New Roman" w:cs="Times New Roman"/>
          </w:rPr>
          <w:delText xml:space="preserve">Span, R. &amp; Wagner, W. (1996). A new equation of state for carbon dioxide covering the fluid region from the triple‐point temperature to 1100 K at pressures up to 800 MPa. </w:delText>
        </w:r>
        <w:r w:rsidRPr="00CA1DC0">
          <w:rPr>
            <w:rFonts w:ascii="Times New Roman" w:hAnsi="Times New Roman" w:cs="Times New Roman"/>
            <w:i/>
            <w:iCs/>
          </w:rPr>
          <w:delText>Journal of physical and chemical reference data</w:delText>
        </w:r>
        <w:r w:rsidRPr="00CA1DC0">
          <w:rPr>
            <w:rFonts w:ascii="Times New Roman" w:hAnsi="Times New Roman" w:cs="Times New Roman"/>
          </w:rPr>
          <w:delText xml:space="preserve">. American Institute of Physics for the National Institute of Standards and … </w:delText>
        </w:r>
        <w:r w:rsidRPr="00CA1DC0">
          <w:rPr>
            <w:rFonts w:ascii="Times New Roman" w:hAnsi="Times New Roman" w:cs="Times New Roman"/>
            <w:b/>
            <w:bCs/>
          </w:rPr>
          <w:delText>25</w:delText>
        </w:r>
        <w:r w:rsidRPr="00CA1DC0">
          <w:rPr>
            <w:rFonts w:ascii="Times New Roman" w:hAnsi="Times New Roman" w:cs="Times New Roman"/>
          </w:rPr>
          <w:delText>, 1509–1596.</w:delText>
        </w:r>
      </w:del>
    </w:p>
    <w:p w14:paraId="5F9C86FF" w14:textId="77777777" w:rsidR="00CA1DC0" w:rsidRPr="00CA1DC0" w:rsidRDefault="00CA1DC0" w:rsidP="00CA1DC0">
      <w:pPr>
        <w:pStyle w:val="Bibliography"/>
        <w:rPr>
          <w:del w:id="583" w:author="Charlotte Devitre" w:date="2024-08-05T16:38:00Z" w16du:dateUtc="2024-08-05T23:38:00Z"/>
          <w:rFonts w:ascii="Times New Roman" w:hAnsi="Times New Roman" w:cs="Times New Roman"/>
        </w:rPr>
      </w:pPr>
      <w:del w:id="584" w:author="Charlotte Devitre" w:date="2024-08-05T16:38:00Z" w16du:dateUtc="2024-08-05T23:38:00Z">
        <w:r w:rsidRPr="00CA1DC0">
          <w:rPr>
            <w:rFonts w:ascii="Times New Roman" w:hAnsi="Times New Roman" w:cs="Times New Roman"/>
          </w:rPr>
          <w:delText xml:space="preserve">Venugopal, S., Moune, S., Williams-Jones, G., Druitt, T., Vigouroux, N., Wilson, A. &amp; Russell, J. K. (2020). Two distinct mantle sources beneath the Garibaldi Volcanic Belt: Insight from olivine-hosted melt inclusions. </w:delText>
        </w:r>
        <w:r w:rsidRPr="00CA1DC0">
          <w:rPr>
            <w:rFonts w:ascii="Times New Roman" w:hAnsi="Times New Roman" w:cs="Times New Roman"/>
            <w:i/>
            <w:iCs/>
          </w:rPr>
          <w:delText>Chemical Geology</w:delText>
        </w:r>
        <w:r w:rsidRPr="00CA1DC0">
          <w:rPr>
            <w:rFonts w:ascii="Times New Roman" w:hAnsi="Times New Roman" w:cs="Times New Roman"/>
          </w:rPr>
          <w:delText xml:space="preserve"> </w:delText>
        </w:r>
        <w:r w:rsidRPr="00CA1DC0">
          <w:rPr>
            <w:rFonts w:ascii="Times New Roman" w:hAnsi="Times New Roman" w:cs="Times New Roman"/>
            <w:b/>
            <w:bCs/>
          </w:rPr>
          <w:delText>532</w:delText>
        </w:r>
        <w:r w:rsidRPr="00CA1DC0">
          <w:rPr>
            <w:rFonts w:ascii="Times New Roman" w:hAnsi="Times New Roman" w:cs="Times New Roman"/>
          </w:rPr>
          <w:delText>, 119346.</w:delText>
        </w:r>
      </w:del>
    </w:p>
    <w:p w14:paraId="12F3D8DB" w14:textId="77777777" w:rsidR="00CA1DC0" w:rsidRPr="00CA1DC0" w:rsidRDefault="00CA1DC0" w:rsidP="00CA1DC0">
      <w:pPr>
        <w:pStyle w:val="Bibliography"/>
        <w:rPr>
          <w:del w:id="585" w:author="Charlotte Devitre" w:date="2024-08-05T16:38:00Z" w16du:dateUtc="2024-08-05T23:38:00Z"/>
          <w:rFonts w:ascii="Times New Roman" w:hAnsi="Times New Roman" w:cs="Times New Roman"/>
        </w:rPr>
      </w:pPr>
      <w:del w:id="586" w:author="Charlotte Devitre" w:date="2024-08-05T16:38:00Z" w16du:dateUtc="2024-08-05T23:38:00Z">
        <w:r w:rsidRPr="00CA1DC0">
          <w:rPr>
            <w:rFonts w:ascii="Times New Roman" w:hAnsi="Times New Roman" w:cs="Times New Roman"/>
          </w:rPr>
          <w:delText xml:space="preserve">Welsch, B., Faure, F., Famin, V., Baronnet, A. &amp; Bachèlery, P. (2013). Dendritic Crystallization: A Single Process for all the Textures of Olivine in Basalts?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54</w:delText>
        </w:r>
        <w:r w:rsidRPr="00CA1DC0">
          <w:rPr>
            <w:rFonts w:ascii="Times New Roman" w:hAnsi="Times New Roman" w:cs="Times New Roman"/>
          </w:rPr>
          <w:delText>, 539–574.</w:delText>
        </w:r>
      </w:del>
    </w:p>
    <w:p w14:paraId="2FD2F279" w14:textId="77777777" w:rsidR="00CA1DC0" w:rsidRPr="00CA1DC0" w:rsidRDefault="00CA1DC0" w:rsidP="00CA1DC0">
      <w:pPr>
        <w:pStyle w:val="Bibliography"/>
        <w:rPr>
          <w:del w:id="587" w:author="Charlotte Devitre" w:date="2024-08-05T16:38:00Z" w16du:dateUtc="2024-08-05T23:38:00Z"/>
          <w:rFonts w:ascii="Times New Roman" w:hAnsi="Times New Roman" w:cs="Times New Roman"/>
        </w:rPr>
      </w:pPr>
      <w:del w:id="588" w:author="Charlotte Devitre" w:date="2024-08-05T16:38:00Z" w16du:dateUtc="2024-08-05T23:38:00Z">
        <w:r w:rsidRPr="00CA1DC0">
          <w:rPr>
            <w:rFonts w:ascii="Times New Roman" w:hAnsi="Times New Roman" w:cs="Times New Roman"/>
          </w:rPr>
          <w:delText xml:space="preserve">Wieser, P. E. </w:delText>
        </w:r>
        <w:r w:rsidRPr="00CA1DC0">
          <w:rPr>
            <w:rFonts w:ascii="Times New Roman" w:hAnsi="Times New Roman" w:cs="Times New Roman"/>
            <w:i/>
            <w:iCs/>
          </w:rPr>
          <w:delText>et al.</w:delText>
        </w:r>
        <w:r w:rsidRPr="00CA1DC0">
          <w:rPr>
            <w:rFonts w:ascii="Times New Roman" w:hAnsi="Times New Roman" w:cs="Times New Roman"/>
          </w:rPr>
          <w:delText xml:space="preserve"> (2021). Reconstructing Magma Storage Depths for the 2018 Kı̄lauean Eruption From Melt Inclusion CO2 Contents: The Importance of Vapor Bubbles. </w:delText>
        </w:r>
        <w:r w:rsidRPr="00CA1DC0">
          <w:rPr>
            <w:rFonts w:ascii="Times New Roman" w:hAnsi="Times New Roman" w:cs="Times New Roman"/>
            <w:i/>
            <w:iCs/>
          </w:rPr>
          <w:delText>Geochemistry, Geophysics, Geosystems</w:delText>
        </w:r>
        <w:r w:rsidRPr="00CA1DC0">
          <w:rPr>
            <w:rFonts w:ascii="Times New Roman" w:hAnsi="Times New Roman" w:cs="Times New Roman"/>
          </w:rPr>
          <w:delText xml:space="preserve"> </w:delText>
        </w:r>
        <w:r w:rsidRPr="00CA1DC0">
          <w:rPr>
            <w:rFonts w:ascii="Times New Roman" w:hAnsi="Times New Roman" w:cs="Times New Roman"/>
            <w:b/>
            <w:bCs/>
          </w:rPr>
          <w:delText>22</w:delText>
        </w:r>
        <w:r w:rsidRPr="00CA1DC0">
          <w:rPr>
            <w:rFonts w:ascii="Times New Roman" w:hAnsi="Times New Roman" w:cs="Times New Roman"/>
          </w:rPr>
          <w:delText>, e2020GC009364.</w:delText>
        </w:r>
      </w:del>
    </w:p>
    <w:p w14:paraId="4AACC62D" w14:textId="77777777" w:rsidR="00CA1DC0" w:rsidRPr="00CA1DC0" w:rsidRDefault="00CA1DC0" w:rsidP="00CA1DC0">
      <w:pPr>
        <w:pStyle w:val="Bibliography"/>
        <w:rPr>
          <w:del w:id="589" w:author="Charlotte Devitre" w:date="2024-08-05T16:38:00Z" w16du:dateUtc="2024-08-05T23:38:00Z"/>
          <w:rFonts w:ascii="Times New Roman" w:hAnsi="Times New Roman" w:cs="Times New Roman"/>
        </w:rPr>
      </w:pPr>
      <w:del w:id="590" w:author="Charlotte Devitre" w:date="2024-08-05T16:38:00Z" w16du:dateUtc="2024-08-05T23:38:00Z">
        <w:r w:rsidRPr="00CA1DC0">
          <w:rPr>
            <w:rFonts w:ascii="Times New Roman" w:hAnsi="Times New Roman" w:cs="Times New Roman"/>
          </w:rPr>
          <w:delText xml:space="preserve">Wieser, P. E., Edmonds, M., Maclennan, J., Jenner, F. E. &amp; Kunz, B. E. (2019). Crystal scavenging from mush piles recorded by melt inclusions. </w:delText>
        </w:r>
        <w:r w:rsidRPr="00CA1DC0">
          <w:rPr>
            <w:rFonts w:ascii="Times New Roman" w:hAnsi="Times New Roman" w:cs="Times New Roman"/>
            <w:i/>
            <w:iCs/>
          </w:rPr>
          <w:delText>Nature Communications</w:delText>
        </w:r>
        <w:r w:rsidRPr="00CA1DC0">
          <w:rPr>
            <w:rFonts w:ascii="Times New Roman" w:hAnsi="Times New Roman" w:cs="Times New Roman"/>
          </w:rPr>
          <w:delText xml:space="preserve">. Nature Publishing Group </w:delText>
        </w:r>
        <w:r w:rsidRPr="00CA1DC0">
          <w:rPr>
            <w:rFonts w:ascii="Times New Roman" w:hAnsi="Times New Roman" w:cs="Times New Roman"/>
            <w:b/>
            <w:bCs/>
          </w:rPr>
          <w:delText>10</w:delText>
        </w:r>
        <w:r w:rsidRPr="00CA1DC0">
          <w:rPr>
            <w:rFonts w:ascii="Times New Roman" w:hAnsi="Times New Roman" w:cs="Times New Roman"/>
          </w:rPr>
          <w:delText>, 5797.</w:delText>
        </w:r>
      </w:del>
    </w:p>
    <w:p w14:paraId="613B8B5B" w14:textId="77777777" w:rsidR="00CA1DC0" w:rsidRPr="00CA1DC0" w:rsidRDefault="00CA1DC0" w:rsidP="00CA1DC0">
      <w:pPr>
        <w:pStyle w:val="Bibliography"/>
        <w:rPr>
          <w:del w:id="591" w:author="Charlotte Devitre" w:date="2024-08-05T16:38:00Z" w16du:dateUtc="2024-08-05T23:38:00Z"/>
          <w:rFonts w:ascii="Times New Roman" w:hAnsi="Times New Roman" w:cs="Times New Roman"/>
        </w:rPr>
      </w:pPr>
      <w:del w:id="592" w:author="Charlotte Devitre" w:date="2024-08-05T16:38:00Z" w16du:dateUtc="2024-08-05T23:38:00Z">
        <w:r w:rsidRPr="00CA1DC0">
          <w:rPr>
            <w:rFonts w:ascii="Times New Roman" w:hAnsi="Times New Roman" w:cs="Times New Roman"/>
          </w:rPr>
          <w:delText xml:space="preserve">Wieser, P. E., Kent, A. J. R. &amp; Till, C. B. (2023a). Barometers Behaving Badly II: a Critical Evaluation of Cpx-Only and Cpx-Liq Thermobarometry in Variably-Hydrous Arc Magmas.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64</w:delText>
        </w:r>
        <w:r w:rsidRPr="00CA1DC0">
          <w:rPr>
            <w:rFonts w:ascii="Times New Roman" w:hAnsi="Times New Roman" w:cs="Times New Roman"/>
          </w:rPr>
          <w:delText>, egad050.</w:delText>
        </w:r>
      </w:del>
    </w:p>
    <w:p w14:paraId="445E0830" w14:textId="77777777" w:rsidR="00CA1DC0" w:rsidRPr="00CA1DC0" w:rsidRDefault="00CA1DC0" w:rsidP="00CA1DC0">
      <w:pPr>
        <w:pStyle w:val="Bibliography"/>
        <w:rPr>
          <w:del w:id="593" w:author="Charlotte Devitre" w:date="2024-08-05T16:38:00Z" w16du:dateUtc="2024-08-05T23:38:00Z"/>
          <w:rFonts w:ascii="Times New Roman" w:hAnsi="Times New Roman" w:cs="Times New Roman"/>
        </w:rPr>
      </w:pPr>
      <w:del w:id="594" w:author="Charlotte Devitre" w:date="2024-08-05T16:38:00Z" w16du:dateUtc="2024-08-05T23:38:00Z">
        <w:r w:rsidRPr="00CA1DC0">
          <w:rPr>
            <w:rFonts w:ascii="Times New Roman" w:hAnsi="Times New Roman" w:cs="Times New Roman"/>
          </w:rPr>
          <w:delText>Wieser, P. E., Kent, A., Till, C. &amp; Abers, G. (2023b). Geophysical and Geochemical Constraints on Magma Storage Depths along the Cascade Arc: Knowns and Unknowns. EarthArXiv.</w:delText>
        </w:r>
      </w:del>
    </w:p>
    <w:p w14:paraId="666CE304" w14:textId="77777777" w:rsidR="00CA1DC0" w:rsidRPr="00CA1DC0" w:rsidRDefault="00CA1DC0" w:rsidP="00CA1DC0">
      <w:pPr>
        <w:pStyle w:val="Bibliography"/>
        <w:rPr>
          <w:del w:id="595" w:author="Charlotte Devitre" w:date="2024-08-05T16:38:00Z" w16du:dateUtc="2024-08-05T23:38:00Z"/>
          <w:rFonts w:ascii="Times New Roman" w:hAnsi="Times New Roman" w:cs="Times New Roman"/>
        </w:rPr>
      </w:pPr>
      <w:del w:id="596" w:author="Charlotte Devitre" w:date="2024-08-05T16:38:00Z" w16du:dateUtc="2024-08-05T23:38:00Z">
        <w:r w:rsidRPr="00CA1DC0">
          <w:rPr>
            <w:rFonts w:ascii="Times New Roman" w:hAnsi="Times New Roman" w:cs="Times New Roman"/>
          </w:rPr>
          <w:delText xml:space="preserve">Yoshimura, S. (2023). Carbon dioxide and water in the crust. Part 1: Equation of state for the fluid. </w:delText>
        </w:r>
        <w:r w:rsidRPr="00CA1DC0">
          <w:rPr>
            <w:rFonts w:ascii="Times New Roman" w:hAnsi="Times New Roman" w:cs="Times New Roman"/>
            <w:i/>
            <w:iCs/>
          </w:rPr>
          <w:delText>Journal of Mineralogical and Petrological Sciences</w:delText>
        </w:r>
        <w:r w:rsidRPr="00CA1DC0">
          <w:rPr>
            <w:rFonts w:ascii="Times New Roman" w:hAnsi="Times New Roman" w:cs="Times New Roman"/>
          </w:rPr>
          <w:delText xml:space="preserve"> </w:delText>
        </w:r>
        <w:r w:rsidRPr="00CA1DC0">
          <w:rPr>
            <w:rFonts w:ascii="Times New Roman" w:hAnsi="Times New Roman" w:cs="Times New Roman"/>
            <w:b/>
            <w:bCs/>
          </w:rPr>
          <w:delText>118</w:delText>
        </w:r>
        <w:r w:rsidRPr="00CA1DC0">
          <w:rPr>
            <w:rFonts w:ascii="Times New Roman" w:hAnsi="Times New Roman" w:cs="Times New Roman"/>
          </w:rPr>
          <w:delText>, 221224a.</w:delText>
        </w:r>
      </w:del>
    </w:p>
    <w:p w14:paraId="7A4DF886" w14:textId="77777777" w:rsidR="00CA1DC0" w:rsidRPr="00CA1DC0" w:rsidRDefault="00CA1DC0" w:rsidP="00CA1DC0">
      <w:pPr>
        <w:pStyle w:val="Bibliography"/>
        <w:rPr>
          <w:del w:id="597" w:author="Charlotte Devitre" w:date="2024-08-05T16:38:00Z" w16du:dateUtc="2024-08-05T23:38:00Z"/>
          <w:rFonts w:ascii="Times New Roman" w:hAnsi="Times New Roman" w:cs="Times New Roman"/>
        </w:rPr>
      </w:pPr>
      <w:del w:id="598" w:author="Charlotte Devitre" w:date="2024-08-05T16:38:00Z" w16du:dateUtc="2024-08-05T23:38:00Z">
        <w:r w:rsidRPr="00CA1DC0">
          <w:rPr>
            <w:rFonts w:ascii="Times New Roman" w:hAnsi="Times New Roman" w:cs="Times New Roman"/>
          </w:rPr>
          <w:delText xml:space="preserve">Zanon, V., D’Auria, L., Schiavi, F., Cyrzan, K. &amp; Pankhurst, M. J. (2024). Toward a near real-time magma ascent monitoring by combined fluid inclusion barometry and ongoing seismicity. </w:delText>
        </w:r>
        <w:r w:rsidRPr="00CA1DC0">
          <w:rPr>
            <w:rFonts w:ascii="Times New Roman" w:hAnsi="Times New Roman" w:cs="Times New Roman"/>
            <w:i/>
            <w:iCs/>
          </w:rPr>
          <w:delText>Science Advances</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10</w:delText>
        </w:r>
        <w:r w:rsidRPr="00CA1DC0">
          <w:rPr>
            <w:rFonts w:ascii="Times New Roman" w:hAnsi="Times New Roman" w:cs="Times New Roman"/>
          </w:rPr>
          <w:delText>, eadi4300.</w:delText>
        </w:r>
      </w:del>
    </w:p>
    <w:p w14:paraId="6C4FF3F4" w14:textId="6349224C" w:rsidR="006F21F2" w:rsidRPr="00E92B49" w:rsidRDefault="00496D84" w:rsidP="00E92B49">
      <w:pPr>
        <w:pStyle w:val="Bibliography"/>
        <w:spacing w:after="0" w:line="480" w:lineRule="auto"/>
        <w:ind w:left="0" w:firstLine="0"/>
        <w:jc w:val="both"/>
        <w:rPr>
          <w:rFonts w:ascii="Times New Roman" w:hAnsi="Times New Roman"/>
          <w:color w:val="000000"/>
          <w:sz w:val="24"/>
        </w:rPr>
      </w:pPr>
      <w:del w:id="599" w:author="Charlotte Devitre" w:date="2024-08-05T16:38:00Z" w16du:dateUtc="2024-08-05T23:38:00Z">
        <w:r w:rsidRPr="001F7D93">
          <w:rPr>
            <w:rFonts w:ascii="Times New Roman" w:hAnsi="Times New Roman" w:cs="Times New Roman"/>
            <w:color w:val="000000"/>
            <w:sz w:val="24"/>
          </w:rPr>
          <w:fldChar w:fldCharType="end"/>
        </w:r>
      </w:del>
    </w:p>
    <w:sectPr w:rsidR="006F21F2" w:rsidRPr="00E92B49" w:rsidSect="003766FB">
      <w:headerReference w:type="default" r:id="rId23"/>
      <w:footerReference w:type="default" r:id="rId24"/>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2" w:author="Penny Wieser" w:date="2024-07-29T14:17:00Z" w:initials="PW">
    <w:p w14:paraId="517B06B6" w14:textId="77777777" w:rsidR="00C63326" w:rsidRDefault="00C63326" w:rsidP="00C63326">
      <w:pPr>
        <w:pStyle w:val="CommentText"/>
      </w:pPr>
      <w:r>
        <w:rPr>
          <w:rStyle w:val="CommentReference"/>
        </w:rPr>
        <w:annotationRef/>
      </w:r>
      <w:r>
        <w:t>Remind me - is this +-0.2-0.4, or total span?</w:t>
      </w:r>
    </w:p>
  </w:comment>
  <w:comment w:id="33" w:author="Charlotte Devitre" w:date="2024-07-30T14:44:00Z" w:initials="CD">
    <w:p w14:paraId="2A967225" w14:textId="77777777" w:rsidR="008E4946" w:rsidRDefault="008E4946" w:rsidP="008E4946">
      <w:r>
        <w:rPr>
          <w:rStyle w:val="CommentReference"/>
        </w:rPr>
        <w:annotationRef/>
      </w:r>
      <w:r>
        <w:rPr>
          <w:rFonts w:ascii="Times New Roman" w:eastAsia="Times New Roman" w:hAnsi="Times New Roman" w:cs="Times New Roman"/>
          <w:sz w:val="20"/>
          <w:szCs w:val="20"/>
        </w:rPr>
        <w:t>It’s based on the supplement figs S4d etc. total span so actually +-0.1 to +-0.2 depending on the depth. At 1km it’s +-0.1, at 2 it’s +-0.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7B06B6" w15:done="0"/>
  <w15:commentEx w15:paraId="2A967225" w15:paraIdParent="517B06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AAD9E0" w16cex:dateUtc="2024-07-29T21:17:00Z"/>
  <w16cex:commentExtensible w16cex:durableId="15F32E56" w16cex:dateUtc="2024-07-30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7B06B6" w16cid:durableId="48AAD9E0"/>
  <w16cid:commentId w16cid:paraId="2A967225" w16cid:durableId="15F32E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27DC6E" w14:textId="77777777" w:rsidR="001A73E4" w:rsidRDefault="001A73E4" w:rsidP="00994067">
      <w:pPr>
        <w:spacing w:after="0"/>
      </w:pPr>
      <w:r>
        <w:separator/>
      </w:r>
    </w:p>
  </w:endnote>
  <w:endnote w:type="continuationSeparator" w:id="0">
    <w:p w14:paraId="65314439" w14:textId="77777777" w:rsidR="001A73E4" w:rsidRDefault="001A73E4" w:rsidP="00994067">
      <w:pPr>
        <w:spacing w:after="0"/>
      </w:pPr>
      <w:r>
        <w:continuationSeparator/>
      </w:r>
    </w:p>
  </w:endnote>
  <w:endnote w:type="continuationNotice" w:id="1">
    <w:p w14:paraId="334A435A" w14:textId="77777777" w:rsidR="001A73E4" w:rsidRDefault="001A73E4"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4426E0" w14:textId="77777777" w:rsidR="001A73E4" w:rsidRDefault="001A73E4" w:rsidP="00994067">
      <w:pPr>
        <w:spacing w:after="0"/>
      </w:pPr>
      <w:r>
        <w:separator/>
      </w:r>
    </w:p>
  </w:footnote>
  <w:footnote w:type="continuationSeparator" w:id="0">
    <w:p w14:paraId="35EDBE72" w14:textId="77777777" w:rsidR="001A73E4" w:rsidRDefault="001A73E4" w:rsidP="00994067">
      <w:pPr>
        <w:spacing w:after="0"/>
      </w:pPr>
      <w:r>
        <w:continuationSeparator/>
      </w:r>
    </w:p>
  </w:footnote>
  <w:footnote w:type="continuationNotice" w:id="1">
    <w:p w14:paraId="04695B69" w14:textId="77777777" w:rsidR="001A73E4" w:rsidRDefault="001A73E4"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3830"/>
    <w:rsid w:val="00086289"/>
    <w:rsid w:val="00092A2D"/>
    <w:rsid w:val="000A1B66"/>
    <w:rsid w:val="000A4F67"/>
    <w:rsid w:val="000A5485"/>
    <w:rsid w:val="000A72F1"/>
    <w:rsid w:val="000B4BC5"/>
    <w:rsid w:val="000C1665"/>
    <w:rsid w:val="000C3749"/>
    <w:rsid w:val="000C3A4E"/>
    <w:rsid w:val="000C3A9F"/>
    <w:rsid w:val="000C6941"/>
    <w:rsid w:val="000C7861"/>
    <w:rsid w:val="000D0714"/>
    <w:rsid w:val="000D1C6F"/>
    <w:rsid w:val="000D275B"/>
    <w:rsid w:val="000D38B3"/>
    <w:rsid w:val="000D3A0B"/>
    <w:rsid w:val="000D445D"/>
    <w:rsid w:val="000D5164"/>
    <w:rsid w:val="000E48EE"/>
    <w:rsid w:val="000F2257"/>
    <w:rsid w:val="000F5073"/>
    <w:rsid w:val="001002AA"/>
    <w:rsid w:val="001013FD"/>
    <w:rsid w:val="001016CA"/>
    <w:rsid w:val="001020C6"/>
    <w:rsid w:val="00106CE2"/>
    <w:rsid w:val="00107BBF"/>
    <w:rsid w:val="00111883"/>
    <w:rsid w:val="001130B6"/>
    <w:rsid w:val="0011358D"/>
    <w:rsid w:val="001157FC"/>
    <w:rsid w:val="00117116"/>
    <w:rsid w:val="00120C08"/>
    <w:rsid w:val="00120DB8"/>
    <w:rsid w:val="001250BF"/>
    <w:rsid w:val="001251C0"/>
    <w:rsid w:val="00125FFE"/>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8E5"/>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D8B"/>
    <w:rsid w:val="00330379"/>
    <w:rsid w:val="0033212A"/>
    <w:rsid w:val="00333F4D"/>
    <w:rsid w:val="00337566"/>
    <w:rsid w:val="0034411F"/>
    <w:rsid w:val="00360085"/>
    <w:rsid w:val="00364A58"/>
    <w:rsid w:val="00370ECC"/>
    <w:rsid w:val="0037496D"/>
    <w:rsid w:val="003766FB"/>
    <w:rsid w:val="003839AC"/>
    <w:rsid w:val="00385682"/>
    <w:rsid w:val="003A4FB4"/>
    <w:rsid w:val="003A691C"/>
    <w:rsid w:val="003A7845"/>
    <w:rsid w:val="003A7FB3"/>
    <w:rsid w:val="003B1F4E"/>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4478"/>
    <w:rsid w:val="004D6E27"/>
    <w:rsid w:val="004E0FB2"/>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83E24"/>
    <w:rsid w:val="00592698"/>
    <w:rsid w:val="0059301C"/>
    <w:rsid w:val="005A4F32"/>
    <w:rsid w:val="005A6499"/>
    <w:rsid w:val="005A7065"/>
    <w:rsid w:val="005A78D5"/>
    <w:rsid w:val="005B0ABA"/>
    <w:rsid w:val="005B3CDF"/>
    <w:rsid w:val="005B5A87"/>
    <w:rsid w:val="005B6BC3"/>
    <w:rsid w:val="005C2714"/>
    <w:rsid w:val="005C2E7F"/>
    <w:rsid w:val="005C3374"/>
    <w:rsid w:val="005C36C5"/>
    <w:rsid w:val="005C4177"/>
    <w:rsid w:val="005C6221"/>
    <w:rsid w:val="005C7789"/>
    <w:rsid w:val="005D2B24"/>
    <w:rsid w:val="005D60B7"/>
    <w:rsid w:val="005D7129"/>
    <w:rsid w:val="005E4F56"/>
    <w:rsid w:val="005F058C"/>
    <w:rsid w:val="005F67C7"/>
    <w:rsid w:val="005F7351"/>
    <w:rsid w:val="00606498"/>
    <w:rsid w:val="006065D5"/>
    <w:rsid w:val="00610C65"/>
    <w:rsid w:val="006116E9"/>
    <w:rsid w:val="00612DF3"/>
    <w:rsid w:val="00615BCC"/>
    <w:rsid w:val="0061717B"/>
    <w:rsid w:val="0062185F"/>
    <w:rsid w:val="006218E0"/>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D0B"/>
    <w:rsid w:val="007B41E1"/>
    <w:rsid w:val="007B7F95"/>
    <w:rsid w:val="007C12C8"/>
    <w:rsid w:val="007C2DC1"/>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3BDE"/>
    <w:rsid w:val="00955FDC"/>
    <w:rsid w:val="00956A34"/>
    <w:rsid w:val="00967729"/>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49C3"/>
    <w:rsid w:val="00AF613A"/>
    <w:rsid w:val="00B008D0"/>
    <w:rsid w:val="00B0227F"/>
    <w:rsid w:val="00B044B8"/>
    <w:rsid w:val="00B05285"/>
    <w:rsid w:val="00B12C63"/>
    <w:rsid w:val="00B147ED"/>
    <w:rsid w:val="00B23122"/>
    <w:rsid w:val="00B26620"/>
    <w:rsid w:val="00B26667"/>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4DCF"/>
    <w:rsid w:val="00D27422"/>
    <w:rsid w:val="00D27845"/>
    <w:rsid w:val="00D32207"/>
    <w:rsid w:val="00D40CE0"/>
    <w:rsid w:val="00D424AE"/>
    <w:rsid w:val="00D45163"/>
    <w:rsid w:val="00D45645"/>
    <w:rsid w:val="00D45E10"/>
    <w:rsid w:val="00D60E28"/>
    <w:rsid w:val="00D61029"/>
    <w:rsid w:val="00D621E5"/>
    <w:rsid w:val="00D62B14"/>
    <w:rsid w:val="00D667A5"/>
    <w:rsid w:val="00D73E6C"/>
    <w:rsid w:val="00D829DE"/>
    <w:rsid w:val="00D82AF0"/>
    <w:rsid w:val="00D8740B"/>
    <w:rsid w:val="00D91247"/>
    <w:rsid w:val="00D92B8B"/>
    <w:rsid w:val="00DA3D1A"/>
    <w:rsid w:val="00DA43C3"/>
    <w:rsid w:val="00DA6848"/>
    <w:rsid w:val="00DB4E53"/>
    <w:rsid w:val="00DB5B51"/>
    <w:rsid w:val="00DC0708"/>
    <w:rsid w:val="00DC0818"/>
    <w:rsid w:val="00DC2603"/>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324F"/>
    <w:rsid w:val="00E93F88"/>
    <w:rsid w:val="00E95B58"/>
    <w:rsid w:val="00E95F7F"/>
    <w:rsid w:val="00EA06E0"/>
    <w:rsid w:val="00EA6185"/>
    <w:rsid w:val="00EA7214"/>
    <w:rsid w:val="00EB0345"/>
    <w:rsid w:val="00EB435C"/>
    <w:rsid w:val="00EC3592"/>
    <w:rsid w:val="00EC39DE"/>
    <w:rsid w:val="00EC6F4E"/>
    <w:rsid w:val="00ED6B96"/>
    <w:rsid w:val="00ED7051"/>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microsoft.com/office/2011/relationships/commentsExtended" Target="commentsExtended.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image" Target="https://www.electrochem.org/wp-content/uploads/2017/11/ORCID-icon.png"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hyperlink" Target="https://github.com/cljdevitre/2023_Kilauea-rapid-response-simulation"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3</TotalTime>
  <Pages>28</Pages>
  <Words>93025</Words>
  <Characters>530245</Characters>
  <Application>Microsoft Office Word</Application>
  <DocSecurity>0</DocSecurity>
  <Lines>4418</Lines>
  <Paragraphs>1244</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62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1</cp:revision>
  <cp:lastPrinted>2016-02-01T07:21:00Z</cp:lastPrinted>
  <dcterms:created xsi:type="dcterms:W3CDTF">2024-04-23T18:17:00Z</dcterms:created>
  <dcterms:modified xsi:type="dcterms:W3CDTF">2024-08-0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ib1KVbK"/&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